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8C6DD5C" w:rsidR="00C17356" w:rsidRPr="004F27DE" w:rsidRDefault="00032288" w:rsidP="00AF2A26">
      <w:pPr>
        <w:pStyle w:val="Heading2"/>
        <w:spacing w:before="360" w:after="240"/>
        <w:jc w:val="center"/>
        <w:rPr>
          <w:rFonts w:cs="Times New Roman"/>
        </w:rPr>
      </w:pPr>
      <w:r w:rsidRPr="00032288">
        <w:rPr>
          <w:rFonts w:ascii="Mangal" w:hAnsi="Mangal" w:cs="Mangal"/>
          <w:color w:val="202122"/>
          <w:shd w:val="clear" w:color="auto" w:fill="FFFFFF"/>
        </w:rPr>
        <w:t>मन्वन्तर</w:t>
      </w:r>
      <w:r w:rsidR="00CF1677" w:rsidRPr="004F27DE">
        <w:rPr>
          <w:rStyle w:val="Annotation"/>
          <w:highlight w:val="white"/>
          <w:vertAlign w:val="superscript"/>
        </w:rPr>
        <w:footnoteReference w:id="1"/>
      </w:r>
    </w:p>
    <w:p w14:paraId="4E528F61" w14:textId="77777777" w:rsidR="00C17356" w:rsidRPr="004F27DE" w:rsidRDefault="00C17356" w:rsidP="00C17356">
      <w:pPr>
        <w:rPr>
          <w:color w:val="000000" w:themeColor="text1"/>
        </w:rPr>
      </w:pPr>
    </w:p>
    <w:p w14:paraId="68950639" w14:textId="58ABE059"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5E19FC20" w:rsidR="008F3730" w:rsidRPr="004F27DE" w:rsidRDefault="00CF1677" w:rsidP="008F3730">
      <w:pPr>
        <w:spacing w:before="170" w:after="170"/>
        <w:jc w:val="center"/>
        <w:rPr>
          <w:color w:val="000000" w:themeColor="text1"/>
        </w:rPr>
      </w:pPr>
      <w:r>
        <w:rPr>
          <w:color w:val="000000" w:themeColor="text1"/>
        </w:rPr>
        <w:t>a new retrospective</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3B1C2313" w14:textId="66A12556" w:rsidR="008F3730" w:rsidRDefault="008F3730" w:rsidP="00043A79">
      <w:pPr>
        <w:spacing w:before="170" w:after="170"/>
        <w:jc w:val="center"/>
        <w:rPr>
          <w:color w:val="000000" w:themeColor="text1"/>
        </w:rPr>
      </w:pPr>
      <w:r w:rsidRPr="004F27DE">
        <w:rPr>
          <w:color w:val="000000" w:themeColor="text1"/>
        </w:rPr>
        <w:t>Kardama Devahuti</w:t>
      </w:r>
    </w:p>
    <w:p w14:paraId="7028CC73" w14:textId="77777777" w:rsidR="00043A79" w:rsidRPr="004F27DE" w:rsidRDefault="00043A79" w:rsidP="00043A79">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Default="008F3730" w:rsidP="00B929B0">
      <w:pPr>
        <w:spacing w:before="170" w:after="170"/>
        <w:rPr>
          <w:color w:val="000000" w:themeColor="text1"/>
        </w:rPr>
      </w:pPr>
    </w:p>
    <w:p w14:paraId="419B7250" w14:textId="77777777" w:rsidR="00B52656" w:rsidRPr="004F27DE" w:rsidRDefault="00B52656" w:rsidP="00B929B0">
      <w:pPr>
        <w:spacing w:before="170" w:after="170"/>
        <w:rPr>
          <w:color w:val="000000" w:themeColor="text1"/>
        </w:rPr>
      </w:pPr>
    </w:p>
    <w:p w14:paraId="6F86CBC6" w14:textId="77777777" w:rsidR="008F3730" w:rsidRDefault="008F3730" w:rsidP="008F3730">
      <w:pPr>
        <w:spacing w:before="170" w:after="170"/>
        <w:jc w:val="center"/>
        <w:rPr>
          <w:color w:val="000000" w:themeColor="text1"/>
        </w:rPr>
      </w:pPr>
    </w:p>
    <w:p w14:paraId="56292770" w14:textId="77777777" w:rsidR="00CC7CDE" w:rsidRDefault="00CC7CDE" w:rsidP="008F3730">
      <w:pPr>
        <w:spacing w:before="170" w:after="170"/>
        <w:jc w:val="center"/>
        <w:rPr>
          <w:color w:val="000000" w:themeColor="text1"/>
        </w:rPr>
      </w:pPr>
    </w:p>
    <w:p w14:paraId="7E92489D" w14:textId="6A610855" w:rsidR="00CC7CDE" w:rsidRDefault="00CC7CDE" w:rsidP="008F3730">
      <w:pPr>
        <w:spacing w:before="170" w:after="170"/>
        <w:jc w:val="center"/>
        <w:rPr>
          <w:color w:val="000000" w:themeColor="text1"/>
        </w:rPr>
      </w:pPr>
    </w:p>
    <w:p w14:paraId="7A5C34DB" w14:textId="77777777" w:rsidR="00CC7CDE" w:rsidRDefault="00CC7CDE" w:rsidP="008F3730">
      <w:pPr>
        <w:spacing w:before="170" w:after="170"/>
        <w:jc w:val="center"/>
        <w:rPr>
          <w:color w:val="000000" w:themeColor="text1"/>
        </w:rPr>
      </w:pPr>
    </w:p>
    <w:p w14:paraId="387E2CEF" w14:textId="77777777" w:rsidR="00CC7CDE" w:rsidRDefault="00CC7CDE" w:rsidP="008F3730">
      <w:pPr>
        <w:spacing w:before="170" w:after="170"/>
        <w:jc w:val="center"/>
        <w:rPr>
          <w:color w:val="000000" w:themeColor="text1"/>
        </w:rPr>
      </w:pPr>
    </w:p>
    <w:p w14:paraId="0B96AE2F" w14:textId="77777777" w:rsidR="00CC7CDE" w:rsidRDefault="00CC7CDE" w:rsidP="008F3730">
      <w:pPr>
        <w:spacing w:before="170" w:after="170"/>
        <w:jc w:val="center"/>
        <w:rPr>
          <w:color w:val="000000" w:themeColor="text1"/>
        </w:rPr>
      </w:pPr>
    </w:p>
    <w:p w14:paraId="6F1DD53F" w14:textId="77777777" w:rsidR="00CC7CDE" w:rsidRPr="004F27DE" w:rsidRDefault="00CC7CDE"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2"/>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Default="00FC511F" w:rsidP="00A65AC7">
      <w:pPr>
        <w:pStyle w:val="ListParagraph"/>
        <w:numPr>
          <w:ilvl w:val="0"/>
          <w:numId w:val="21"/>
        </w:numPr>
        <w:rPr>
          <w:color w:val="000000" w:themeColor="text1"/>
        </w:rPr>
      </w:pPr>
      <w:r w:rsidRPr="004F27DE">
        <w:rPr>
          <w:color w:val="000000" w:themeColor="text1"/>
        </w:rPr>
        <w:t>Caste</w:t>
      </w:r>
    </w:p>
    <w:p w14:paraId="21E2C18D" w14:textId="77777777" w:rsidR="009C6A6D" w:rsidRPr="004F27DE" w:rsidRDefault="009C6A6D" w:rsidP="009C6A6D">
      <w:pPr>
        <w:pStyle w:val="ListParagraph"/>
        <w:numPr>
          <w:ilvl w:val="0"/>
          <w:numId w:val="21"/>
        </w:numPr>
        <w:rPr>
          <w:color w:val="000000" w:themeColor="text1"/>
        </w:rPr>
      </w:pPr>
      <w:r w:rsidRPr="004F27DE">
        <w:rPr>
          <w:color w:val="000000" w:themeColor="text1"/>
        </w:rPr>
        <w:t>Hindu</w:t>
      </w:r>
    </w:p>
    <w:p w14:paraId="63AA9353" w14:textId="47A4932F" w:rsidR="009C6A6D" w:rsidRPr="004F27DE" w:rsidRDefault="009C6A6D" w:rsidP="00A65AC7">
      <w:pPr>
        <w:pStyle w:val="ListParagraph"/>
        <w:numPr>
          <w:ilvl w:val="0"/>
          <w:numId w:val="21"/>
        </w:numPr>
        <w:rPr>
          <w:color w:val="000000" w:themeColor="text1"/>
        </w:rPr>
      </w:pPr>
      <w:r>
        <w:rPr>
          <w:color w:val="000000" w:themeColor="text1"/>
        </w:rPr>
        <w:t>karma</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3CE76130" w:rsidR="00170509" w:rsidRPr="004F27DE" w:rsidRDefault="00480301" w:rsidP="00480301">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r>
        <w:rPr>
          <w:color w:val="000000" w:themeColor="text1"/>
          <w:shd w:val="clear" w:color="auto" w:fill="FFFFFF"/>
        </w:rPr>
        <w:t xml:space="preserve"> </w:t>
      </w:r>
    </w:p>
    <w:p w14:paraId="5BB18424" w14:textId="77777777" w:rsidR="00480301" w:rsidRPr="004F27DE" w:rsidRDefault="00480301" w:rsidP="00480301">
      <w:pPr>
        <w:pStyle w:val="Heading1"/>
        <w:rPr>
          <w:color w:val="000000" w:themeColor="text1"/>
        </w:rPr>
      </w:pPr>
      <w:r w:rsidRPr="004F27DE">
        <w:rPr>
          <w:color w:val="000000" w:themeColor="text1"/>
        </w:rPr>
        <w:lastRenderedPageBreak/>
        <w:t>Epigraph</w:t>
      </w:r>
    </w:p>
    <w:p w14:paraId="7BB21909" w14:textId="77777777" w:rsidR="009D1D16" w:rsidRPr="00CE26EE" w:rsidRDefault="009D1D16" w:rsidP="00594E08">
      <w:pPr>
        <w:rPr>
          <w:rFonts w:eastAsia="Optima Regular"/>
          <w:shd w:val="clear" w:color="auto" w:fill="FFFFFF"/>
          <w:lang w:bidi="en-US"/>
          <w14:ligatures w14:val="standardContextual"/>
        </w:rPr>
      </w:pPr>
      <w:r w:rsidRPr="00CE26EE">
        <w:rPr>
          <w:rFonts w:ascii="Kohinoor Devanagari" w:eastAsia="Optima Regular" w:hAnsi="Kohinoor Devanagari" w:cs="Kohinoor Devanagari"/>
          <w:shd w:val="clear" w:color="auto" w:fill="FFFFFF"/>
          <w:lang w:bidi="en-US"/>
          <w14:ligatures w14:val="standardContextual"/>
        </w:rPr>
        <w:t>अविरोधित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कर्म</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निवर्तयेत्</w:t>
      </w:r>
      <w:r w:rsidRPr="00CE26EE">
        <w:rPr>
          <w:rFonts w:eastAsia="Optima Regular"/>
          <w:shd w:val="clear" w:color="auto" w:fill="FFFFFF"/>
          <w:lang w:bidi="en-US"/>
          <w14:ligatures w14:val="standardContextual"/>
        </w:rPr>
        <w:t xml:space="preserve"> |</w:t>
      </w:r>
    </w:p>
    <w:p w14:paraId="532B8AFE" w14:textId="39E93387" w:rsidR="0036644D" w:rsidRPr="00CE26EE" w:rsidRDefault="009D1D16" w:rsidP="00594E08">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विद्याविद्या</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निहन्त्येव</w:t>
      </w:r>
      <w:r w:rsidRPr="00CE26EE">
        <w:rPr>
          <w:rFonts w:eastAsia="Optima Regular"/>
          <w:shd w:val="clear" w:color="auto" w:fill="FFFFFF"/>
          <w:lang w:bidi="en-US"/>
          <w14:ligatures w14:val="standardContextual"/>
        </w:rPr>
        <w:t xml:space="preserve"> </w:t>
      </w:r>
      <w:r w:rsidRPr="00CE26EE">
        <w:rPr>
          <w:rFonts w:ascii="Kohinoor Devanagari" w:eastAsia="Optima Regular" w:hAnsi="Kohinoor Devanagari" w:cs="Kohinoor Devanagari"/>
          <w:shd w:val="clear" w:color="auto" w:fill="FFFFFF"/>
          <w:lang w:bidi="en-US"/>
          <w14:ligatures w14:val="standardContextual"/>
        </w:rPr>
        <w:t>तेजस्तिमिरसङ्ववत्</w:t>
      </w:r>
      <w:r w:rsidRPr="00CE26EE">
        <w:rPr>
          <w:rFonts w:eastAsia="Optima Regular"/>
          <w:shd w:val="clear" w:color="auto" w:fill="FFFFFF"/>
          <w:lang w:bidi="en-US"/>
          <w14:ligatures w14:val="standardContextual"/>
        </w:rPr>
        <w:t xml:space="preserve"> ||  </w:t>
      </w:r>
    </w:p>
    <w:p w14:paraId="0FAE75FC" w14:textId="77777777" w:rsidR="006254A4" w:rsidRPr="00CE26EE" w:rsidRDefault="006254A4" w:rsidP="00594E08">
      <w:pPr>
        <w:rPr>
          <w:rFonts w:eastAsia="Optima Regular"/>
          <w:shd w:val="clear" w:color="auto" w:fill="FFFFFF"/>
          <w:lang w:bidi="en-US"/>
          <w14:ligatures w14:val="standardContextual"/>
        </w:rPr>
      </w:pPr>
    </w:p>
    <w:p w14:paraId="60300317" w14:textId="32758E15" w:rsidR="00FB227C" w:rsidRPr="00CE26EE" w:rsidRDefault="00594E08" w:rsidP="00594E0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heme="minorHAnsi"/>
          <w:i/>
          <w:iCs/>
        </w:rPr>
      </w:pPr>
      <w:r w:rsidRPr="00CE26EE">
        <w:rPr>
          <w:rFonts w:eastAsiaTheme="minorHAnsi"/>
          <w:i/>
          <w:iCs/>
        </w:rPr>
        <w:t>a</w:t>
      </w:r>
      <w:r w:rsidR="00FB227C" w:rsidRPr="00CE26EE">
        <w:rPr>
          <w:rFonts w:eastAsiaTheme="minorHAnsi"/>
          <w:i/>
          <w:iCs/>
        </w:rPr>
        <w:t>virodhitayã karma nävidyam vinivartayet.</w:t>
      </w:r>
    </w:p>
    <w:p w14:paraId="0A46378B" w14:textId="265BB744" w:rsidR="00FB227C" w:rsidRPr="00CE26EE" w:rsidRDefault="00594E08" w:rsidP="00594E08">
      <w:pPr>
        <w:rPr>
          <w:rFonts w:eastAsia="Optima Regular"/>
          <w:i/>
          <w:iCs/>
          <w:shd w:val="clear" w:color="auto" w:fill="FFFFFF"/>
          <w:lang w:bidi="en-US"/>
          <w14:ligatures w14:val="standardContextual"/>
        </w:rPr>
      </w:pPr>
      <w:r w:rsidRPr="00CE26EE">
        <w:rPr>
          <w:rFonts w:eastAsiaTheme="minorHAnsi"/>
          <w:i/>
          <w:iCs/>
        </w:rPr>
        <w:t>v</w:t>
      </w:r>
      <w:r w:rsidR="00FB227C" w:rsidRPr="00CE26EE">
        <w:rPr>
          <w:rFonts w:eastAsiaTheme="minorHAnsi"/>
          <w:i/>
          <w:iCs/>
        </w:rPr>
        <w:t>idyavidyam nihantyeva tejastimirasamghavat.</w:t>
      </w:r>
    </w:p>
    <w:p w14:paraId="62121186" w14:textId="77777777" w:rsidR="00FB227C" w:rsidRPr="00CE26EE" w:rsidRDefault="00FB227C" w:rsidP="00594E08">
      <w:pPr>
        <w:rPr>
          <w:rFonts w:eastAsia="Optima Regular"/>
          <w:shd w:val="clear" w:color="auto" w:fill="FFFFFF"/>
          <w:lang w:bidi="en-US"/>
          <w14:ligatures w14:val="standardContextual"/>
        </w:rPr>
      </w:pPr>
    </w:p>
    <w:p w14:paraId="752DD96F" w14:textId="77777777" w:rsidR="00BD3427" w:rsidRPr="00CE26EE" w:rsidRDefault="009D1D16" w:rsidP="00BD3427">
      <w:pPr>
        <w:rPr>
          <w:rFonts w:eastAsia="Optima Regular"/>
          <w:shd w:val="clear" w:color="auto" w:fill="FFFFFF"/>
          <w:lang w:bidi="en-US"/>
          <w14:ligatures w14:val="standardContextual"/>
        </w:rPr>
      </w:pPr>
      <w:r w:rsidRPr="00CE26EE">
        <w:rPr>
          <w:rFonts w:eastAsia="Optima Regular"/>
          <w:shd w:val="clear" w:color="auto" w:fill="FFFFFF"/>
          <w:lang w:bidi="en-US"/>
          <w14:ligatures w14:val="standardContextual"/>
        </w:rPr>
        <w:t>Action cannot destroy ignorance, as it is not opposed to ignorance.</w:t>
      </w:r>
    </w:p>
    <w:p w14:paraId="3DCA0779" w14:textId="3EF0BA50" w:rsidR="00170509" w:rsidRPr="001B6F8C" w:rsidRDefault="009D1D16" w:rsidP="00CE26EE">
      <w:pPr>
        <w:sectPr w:rsidR="00170509" w:rsidRPr="001B6F8C">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E26EE">
        <w:rPr>
          <w:rFonts w:eastAsia="Optima Regular"/>
          <w:shd w:val="clear" w:color="auto" w:fill="FFFFFF"/>
          <w:lang w:bidi="en-US"/>
          <w14:ligatures w14:val="standardContextual"/>
        </w:rPr>
        <w:t>Knowledge does verily destroy ignorance just as light destroys deep darkness (</w:t>
      </w:r>
      <w:r w:rsidR="001B2732" w:rsidRPr="00CE26EE">
        <w:rPr>
          <w:i/>
          <w:iCs/>
        </w:rPr>
        <w:t>Atmabodha</w:t>
      </w:r>
      <w:r w:rsidR="001B2732" w:rsidRPr="00CE26EE">
        <w:rPr>
          <w:rFonts w:eastAsia="Optima Regular"/>
          <w:shd w:val="clear" w:color="auto" w:fill="FFFFFF"/>
          <w:lang w:bidi="en-US"/>
          <w14:ligatures w14:val="standardContextual"/>
        </w:rPr>
        <w:t xml:space="preserve"> </w:t>
      </w:r>
      <w:r w:rsidRPr="00CE26EE">
        <w:rPr>
          <w:rFonts w:eastAsia="Optima Regular"/>
          <w:shd w:val="clear" w:color="auto" w:fill="FFFFFF"/>
          <w:lang w:bidi="en-US"/>
          <w14:ligatures w14:val="standardContextual"/>
        </w:rPr>
        <w:t>3).</w:t>
      </w:r>
      <w:r w:rsidR="002E3621" w:rsidRPr="00CE26EE">
        <w:rPr>
          <w:rStyle w:val="Annotation"/>
          <w:highlight w:val="white"/>
          <w:vertAlign w:val="superscript"/>
        </w:rPr>
        <w:footnoteReference w:id="4"/>
      </w:r>
    </w:p>
    <w:p w14:paraId="417D34B8" w14:textId="77777777" w:rsidR="00480301" w:rsidRPr="004F27DE" w:rsidRDefault="00480301" w:rsidP="00480301">
      <w:pPr>
        <w:pStyle w:val="Heading1"/>
        <w:rPr>
          <w:color w:val="000000" w:themeColor="text1"/>
        </w:rPr>
      </w:pPr>
      <w:r w:rsidRPr="004F27DE">
        <w:rPr>
          <w:color w:val="000000" w:themeColor="text1"/>
        </w:rPr>
        <w:lastRenderedPageBreak/>
        <w:t>Preface</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5"/>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6"/>
      </w:r>
    </w:p>
    <w:p w14:paraId="14F68246" w14:textId="7DA2BBF5" w:rsidR="004E4430" w:rsidRPr="004F27DE" w:rsidRDefault="0061510A"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c</w:t>
      </w:r>
      <w:r w:rsidR="004E4430" w:rsidRPr="004F27DE">
        <w:rPr>
          <w:rStyle w:val="Emphasis"/>
          <w:rFonts w:ascii="Times New Roman" w:hAnsi="Times New Roman" w:cs="Times New Roman"/>
          <w:i w:val="0"/>
          <w:color w:val="000000" w:themeColor="text1"/>
        </w:rPr>
        <w:t>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7"/>
      </w:r>
    </w:p>
    <w:p w14:paraId="56C3FEEE" w14:textId="77777777" w:rsidR="00C658D7" w:rsidRPr="004F27DE" w:rsidRDefault="00C658D7" w:rsidP="00C658D7">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w:t>
      </w:r>
    </w:p>
    <w:p w14:paraId="3817C5BB" w14:textId="2F254BC1" w:rsidR="00C658D7" w:rsidRPr="000C3266" w:rsidRDefault="007F2783" w:rsidP="00C658D7">
      <w:pPr>
        <w:spacing w:after="240"/>
        <w:rPr>
          <w:color w:val="000000" w:themeColor="text1"/>
        </w:rPr>
        <w:sectPr w:rsidR="00C658D7" w:rsidRPr="000C3266">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सिन्धु</w:t>
      </w:r>
      <w:r w:rsidRPr="000C3266">
        <w:rPr>
          <w:color w:val="1F2328"/>
          <w:shd w:val="clear" w:color="auto" w:fill="FFFFFF"/>
        </w:rPr>
        <w:t>, </w:t>
      </w:r>
      <w:r w:rsidRPr="000C3266">
        <w:rPr>
          <w:i/>
          <w:iCs/>
          <w:color w:val="1F2328"/>
        </w:rPr>
        <w:t>sindhu</w:t>
      </w:r>
      <w:r w:rsidRPr="000C3266">
        <w:rPr>
          <w:color w:val="1F2328"/>
          <w:shd w:val="clear" w:color="auto" w:fill="FFFFFF"/>
        </w:rPr>
        <w:t>: “river”</w:t>
      </w:r>
      <w:r w:rsidR="00C658D7" w:rsidRPr="000C3266">
        <w:rPr>
          <w:rStyle w:val="Annotation"/>
          <w:color w:val="000000" w:themeColor="text1"/>
          <w:highlight w:val="white"/>
          <w:vertAlign w:val="superscript"/>
        </w:rPr>
        <w:footnoteReference w:id="8"/>
      </w:r>
    </w:p>
    <w:p w14:paraId="3EA6C5B3" w14:textId="77777777" w:rsidR="00C658D7" w:rsidRDefault="00C658D7" w:rsidP="0056068E">
      <w:pPr>
        <w:pStyle w:val="Heading1"/>
        <w:rPr>
          <w:rStyle w:val="Emphasis"/>
          <w:rFonts w:ascii="Times New Roman" w:hAnsi="Times New Roman" w:cs="Times New Roman"/>
          <w:i w:val="0"/>
          <w:color w:val="000000" w:themeColor="text1"/>
        </w:rPr>
      </w:pPr>
    </w:p>
    <w:p w14:paraId="1B1286D0" w14:textId="4BE81E5B" w:rsidR="00C658D7" w:rsidRPr="004F27DE" w:rsidRDefault="00C658D7" w:rsidP="00C658D7">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t>karma</w:t>
      </w:r>
    </w:p>
    <w:p w14:paraId="30CA8A91" w14:textId="4FD092F9" w:rsidR="00C658D7" w:rsidRPr="000C3266" w:rsidRDefault="000C3266" w:rsidP="00C658D7">
      <w:pPr>
        <w:spacing w:after="240"/>
        <w:rPr>
          <w:color w:val="000000" w:themeColor="text1"/>
        </w:rPr>
        <w:sectPr w:rsidR="00C658D7" w:rsidRPr="000C326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C3266">
        <w:rPr>
          <w:rFonts w:ascii="Kohinoor Devanagari" w:hAnsi="Kohinoor Devanagari" w:cs="Kohinoor Devanagari"/>
          <w:color w:val="1F2328"/>
          <w:shd w:val="clear" w:color="auto" w:fill="FFFFFF"/>
        </w:rPr>
        <w:t>कर्मन्</w:t>
      </w:r>
      <w:r w:rsidRPr="000C3266">
        <w:rPr>
          <w:color w:val="1F2328"/>
          <w:shd w:val="clear" w:color="auto" w:fill="FFFFFF"/>
        </w:rPr>
        <w:t>, </w:t>
      </w:r>
      <w:r w:rsidRPr="000C3266">
        <w:rPr>
          <w:i/>
          <w:iCs/>
          <w:color w:val="1F2328"/>
        </w:rPr>
        <w:t>karma</w:t>
      </w:r>
      <w:r w:rsidRPr="000C3266">
        <w:rPr>
          <w:color w:val="1F2328"/>
          <w:shd w:val="clear" w:color="auto" w:fill="FFFFFF"/>
        </w:rPr>
        <w:t>: “action”</w:t>
      </w:r>
      <w:r w:rsidR="00C658D7" w:rsidRPr="000C3266">
        <w:rPr>
          <w:rStyle w:val="Annotation"/>
          <w:color w:val="000000" w:themeColor="text1"/>
          <w:highlight w:val="white"/>
          <w:vertAlign w:val="superscript"/>
        </w:rPr>
        <w:footnoteReference w:id="9"/>
      </w:r>
    </w:p>
    <w:p w14:paraId="212CBE2F" w14:textId="4A2C284A" w:rsidR="00C658D7" w:rsidRDefault="00C658D7">
      <w:pPr>
        <w:rPr>
          <w:rStyle w:val="Emphasis"/>
          <w:rFonts w:ascii="Times New Roman" w:hAnsi="Times New Roman" w:cs="Times New Roman"/>
          <w:b/>
          <w:i w:val="0"/>
          <w:color w:val="000000" w:themeColor="text1"/>
          <w:sz w:val="44"/>
          <w:szCs w:val="44"/>
          <w:lang w:bidi="en-US"/>
          <w14:ligatures w14:val="standardContextual"/>
        </w:rPr>
      </w:pPr>
      <w:r>
        <w:rPr>
          <w:rStyle w:val="Emphasis"/>
          <w:rFonts w:ascii="Times New Roman" w:hAnsi="Times New Roman" w:cs="Times New Roman"/>
          <w:i w:val="0"/>
          <w:color w:val="000000" w:themeColor="text1"/>
        </w:rPr>
        <w:lastRenderedPageBreak/>
        <w:br w:type="page"/>
      </w:r>
    </w:p>
    <w:p w14:paraId="0BCBAAA4" w14:textId="454E84B8"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ati</w:t>
      </w:r>
    </w:p>
    <w:p w14:paraId="24362359" w14:textId="285FD3D7" w:rsidR="00385E5A" w:rsidRPr="004F27DE" w:rsidRDefault="000E0428" w:rsidP="00385E5A">
      <w:pPr>
        <w:spacing w:after="240"/>
        <w:rPr>
          <w:color w:val="000000" w:themeColor="text1"/>
        </w:rPr>
        <w:sectPr w:rsidR="00385E5A"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10"/>
      </w:r>
    </w:p>
    <w:p w14:paraId="1192A4A4" w14:textId="54EFA2A7" w:rsidR="004E4430" w:rsidRPr="004F27DE" w:rsidRDefault="00446D19" w:rsidP="0056068E">
      <w:pPr>
        <w:pStyle w:val="Heading1"/>
        <w:rPr>
          <w:rStyle w:val="Emphasis"/>
          <w:rFonts w:ascii="Times New Roman" w:hAnsi="Times New Roman" w:cs="Times New Roman"/>
          <w:i w:val="0"/>
          <w:color w:val="000000" w:themeColor="text1"/>
        </w:rPr>
      </w:pPr>
      <w:r>
        <w:rPr>
          <w:rStyle w:val="Emphasis"/>
          <w:rFonts w:ascii="Times New Roman" w:hAnsi="Times New Roman" w:cs="Times New Roman"/>
          <w:i w:val="0"/>
          <w:color w:val="000000" w:themeColor="text1"/>
        </w:rPr>
        <w:lastRenderedPageBreak/>
        <w:t>s</w:t>
      </w:r>
      <w:r w:rsidR="004E4430" w:rsidRPr="004F27DE">
        <w:rPr>
          <w:rStyle w:val="Emphasis"/>
          <w:rFonts w:ascii="Times New Roman" w:hAnsi="Times New Roman" w:cs="Times New Roman"/>
          <w:i w:val="0"/>
          <w:color w:val="000000" w:themeColor="text1"/>
        </w:rPr>
        <w:t>wastika</w:t>
      </w:r>
    </w:p>
    <w:p w14:paraId="6BAE8495" w14:textId="1E0FD756" w:rsidR="00385E5A" w:rsidRPr="004F27DE" w:rsidRDefault="000E0428" w:rsidP="00385E5A">
      <w:pPr>
        <w:spacing w:after="240"/>
        <w:rPr>
          <w:color w:val="000000" w:themeColor="text1"/>
        </w:rPr>
        <w:sectPr w:rsidR="00385E5A"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11"/>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38750D97" w14:textId="77777777" w:rsidR="004A4DCB" w:rsidRDefault="004A4DCB" w:rsidP="00CA163F">
      <w:pPr>
        <w:pStyle w:val="NormalWeb"/>
        <w:spacing w:before="0" w:beforeAutospacing="0" w:after="240" w:afterAutospacing="0"/>
        <w:rPr>
          <w:i/>
          <w:iCs/>
          <w:color w:val="000000" w:themeColor="text1"/>
        </w:rPr>
      </w:pPr>
      <w:r w:rsidRPr="004F27DE">
        <w:rPr>
          <w:i/>
          <w:iCs/>
          <w:color w:val="000000" w:themeColor="text1"/>
        </w:rPr>
        <w:t>The 1619 Project</w:t>
      </w:r>
      <w:r w:rsidR="000A59A1" w:rsidRPr="004F27DE">
        <w:rPr>
          <w:rStyle w:val="Annotation"/>
          <w:color w:val="000000" w:themeColor="text1"/>
          <w:highlight w:val="white"/>
          <w:vertAlign w:val="superscript"/>
        </w:rPr>
        <w:footnoteReference w:id="12"/>
      </w:r>
    </w:p>
    <w:p w14:paraId="2948AC23" w14:textId="77777777" w:rsidR="00850282" w:rsidRPr="00850282" w:rsidRDefault="00850282" w:rsidP="00850282"/>
    <w:p w14:paraId="00CC5140" w14:textId="77777777" w:rsidR="00850282" w:rsidRPr="00850282" w:rsidRDefault="00850282" w:rsidP="00850282"/>
    <w:p w14:paraId="297320DD" w14:textId="77777777" w:rsidR="00850282" w:rsidRPr="00850282" w:rsidRDefault="00850282" w:rsidP="00850282"/>
    <w:p w14:paraId="36A4804A" w14:textId="77777777" w:rsidR="00850282" w:rsidRDefault="00850282" w:rsidP="00850282">
      <w:pPr>
        <w:rPr>
          <w:i/>
          <w:iCs/>
          <w:color w:val="000000" w:themeColor="text1"/>
        </w:rPr>
      </w:pPr>
    </w:p>
    <w:p w14:paraId="5AD292FD" w14:textId="77777777" w:rsidR="00850282" w:rsidRDefault="00850282" w:rsidP="00850282">
      <w:pPr>
        <w:ind w:firstLine="720"/>
        <w:rPr>
          <w:i/>
          <w:iCs/>
          <w:color w:val="000000" w:themeColor="text1"/>
        </w:rPr>
      </w:pPr>
    </w:p>
    <w:p w14:paraId="7A55BE21" w14:textId="5B5DDE75" w:rsidR="00850282" w:rsidRPr="00850282" w:rsidRDefault="00850282" w:rsidP="00850282">
      <w:pPr>
        <w:tabs>
          <w:tab w:val="left" w:pos="811"/>
        </w:tabs>
        <w:sectPr w:rsidR="00850282" w:rsidRPr="00850282">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b/>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9"/>
          <w:footerReference w:type="default" r:id="rId5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7E972CF0" w14:textId="77777777" w:rsidR="005E1826" w:rsidRPr="005E1826" w:rsidRDefault="00002536" w:rsidP="005E1826">
      <w:pPr>
        <w:pStyle w:val="EndNoteBibliography"/>
        <w:ind w:left="720" w:hanging="720"/>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005E1826" w:rsidRPr="005E1826">
        <w:rPr>
          <w:noProof/>
        </w:rPr>
        <w:t xml:space="preserve">Belsare, Malhar Bhikaji. </w:t>
      </w:r>
      <w:r w:rsidR="005E1826" w:rsidRPr="005E1826">
        <w:rPr>
          <w:i/>
          <w:noProof/>
        </w:rPr>
        <w:t>ગુજરાતી-</w:t>
      </w:r>
      <w:r w:rsidR="005E1826" w:rsidRPr="005E1826">
        <w:rPr>
          <w:rFonts w:ascii="Shruti" w:hAnsi="Shruti" w:cs="Shruti"/>
          <w:i/>
          <w:noProof/>
        </w:rPr>
        <w:t>અંગ્રેજી</w:t>
      </w:r>
      <w:r w:rsidR="005E1826" w:rsidRPr="005E1826">
        <w:rPr>
          <w:i/>
          <w:noProof/>
        </w:rPr>
        <w:t xml:space="preserve"> </w:t>
      </w:r>
      <w:r w:rsidR="005E1826" w:rsidRPr="005E1826">
        <w:rPr>
          <w:rFonts w:ascii="Shruti" w:hAnsi="Shruti" w:cs="Shruti"/>
          <w:i/>
          <w:noProof/>
        </w:rPr>
        <w:t>ડિકશનરી</w:t>
      </w:r>
      <w:r w:rsidR="005E1826" w:rsidRPr="005E1826">
        <w:rPr>
          <w:i/>
          <w:noProof/>
        </w:rPr>
        <w:t xml:space="preserve"> [Etymological Gujarati-English Dictionary].</w:t>
      </w:r>
      <w:r w:rsidR="005E1826" w:rsidRPr="005E1826">
        <w:rPr>
          <w:noProof/>
        </w:rPr>
        <w:t xml:space="preserve"> 2nd Edition, Asian Educational Services, 2002.</w:t>
      </w:r>
      <w:bookmarkEnd w:id="6"/>
    </w:p>
    <w:p w14:paraId="1233724E" w14:textId="77777777" w:rsidR="005E1826" w:rsidRPr="005E1826" w:rsidRDefault="005E1826" w:rsidP="005E1826">
      <w:pPr>
        <w:pStyle w:val="EndNoteBibliography"/>
        <w:ind w:left="720" w:hanging="720"/>
        <w:rPr>
          <w:noProof/>
        </w:rPr>
      </w:pPr>
      <w:bookmarkStart w:id="7" w:name="_ENREF_2"/>
      <w:r w:rsidRPr="005E1826">
        <w:rPr>
          <w:noProof/>
        </w:rPr>
        <w:t xml:space="preserve">Hannah-Jones, Nikole. </w:t>
      </w:r>
      <w:r w:rsidRPr="005E1826">
        <w:rPr>
          <w:i/>
          <w:noProof/>
        </w:rPr>
        <w:t>The 1619 Project: A New Origin Story.</w:t>
      </w:r>
      <w:r w:rsidRPr="005E1826">
        <w:rPr>
          <w:noProof/>
        </w:rPr>
        <w:t xml:space="preserve"> Random House Publishing Group, 2021.</w:t>
      </w:r>
      <w:bookmarkEnd w:id="7"/>
    </w:p>
    <w:p w14:paraId="4CE96E26" w14:textId="77777777" w:rsidR="005E1826" w:rsidRPr="005E1826" w:rsidRDefault="005E1826" w:rsidP="005E1826">
      <w:pPr>
        <w:pStyle w:val="EndNoteBibliography"/>
        <w:ind w:left="720" w:hanging="720"/>
        <w:rPr>
          <w:noProof/>
        </w:rPr>
      </w:pPr>
      <w:bookmarkStart w:id="8" w:name="_ENREF_3"/>
      <w:r w:rsidRPr="005E1826">
        <w:rPr>
          <w:noProof/>
        </w:rPr>
        <w:t xml:space="preserve">Johnson, W.J. "Ārya(N).” </w:t>
      </w:r>
      <w:r w:rsidRPr="005E1826">
        <w:rPr>
          <w:i/>
          <w:noProof/>
        </w:rPr>
        <w:t>A Dictionary of Hinduism</w:t>
      </w:r>
      <w:r w:rsidRPr="005E1826">
        <w:rPr>
          <w:noProof/>
        </w:rPr>
        <w:t>, Oxford University Press, 2009, p. 28.</w:t>
      </w:r>
      <w:bookmarkEnd w:id="8"/>
    </w:p>
    <w:p w14:paraId="7C9FAD02" w14:textId="77777777" w:rsidR="005E1826" w:rsidRPr="005E1826" w:rsidRDefault="005E1826" w:rsidP="005E1826">
      <w:pPr>
        <w:pStyle w:val="EndNoteBibliography"/>
        <w:ind w:left="720" w:hanging="720"/>
        <w:rPr>
          <w:noProof/>
        </w:rPr>
      </w:pPr>
      <w:bookmarkStart w:id="9" w:name="_ENREF_4"/>
      <w:r w:rsidRPr="005E1826">
        <w:rPr>
          <w:noProof/>
        </w:rPr>
        <w:t xml:space="preserve">---. "Caste.” </w:t>
      </w:r>
      <w:r w:rsidRPr="005E1826">
        <w:rPr>
          <w:i/>
          <w:noProof/>
        </w:rPr>
        <w:t>A Dictionary of Hinduism</w:t>
      </w:r>
      <w:r w:rsidRPr="005E1826">
        <w:rPr>
          <w:noProof/>
        </w:rPr>
        <w:t>, Oxford University Press, 2009, p. 80.</w:t>
      </w:r>
      <w:bookmarkEnd w:id="9"/>
    </w:p>
    <w:p w14:paraId="35540501" w14:textId="77777777" w:rsidR="005E1826" w:rsidRPr="005E1826" w:rsidRDefault="005E1826" w:rsidP="005E1826">
      <w:pPr>
        <w:pStyle w:val="EndNoteBibliography"/>
        <w:ind w:left="720" w:hanging="720"/>
        <w:rPr>
          <w:noProof/>
        </w:rPr>
      </w:pPr>
      <w:bookmarkStart w:id="10" w:name="_ENREF_5"/>
      <w:r w:rsidRPr="005E1826">
        <w:rPr>
          <w:noProof/>
        </w:rPr>
        <w:t xml:space="preserve">---. "Hindu.” </w:t>
      </w:r>
      <w:r w:rsidRPr="005E1826">
        <w:rPr>
          <w:i/>
          <w:noProof/>
        </w:rPr>
        <w:t>A Dictionary of Hinduism</w:t>
      </w:r>
      <w:r w:rsidRPr="005E1826">
        <w:rPr>
          <w:noProof/>
        </w:rPr>
        <w:t>, Oxford University Press, 2009, p. 141.</w:t>
      </w:r>
      <w:bookmarkEnd w:id="10"/>
    </w:p>
    <w:p w14:paraId="6D748C62" w14:textId="77777777" w:rsidR="005E1826" w:rsidRPr="005E1826" w:rsidRDefault="005E1826" w:rsidP="005E1826">
      <w:pPr>
        <w:pStyle w:val="EndNoteBibliography"/>
        <w:ind w:left="720" w:hanging="720"/>
        <w:rPr>
          <w:noProof/>
        </w:rPr>
      </w:pPr>
      <w:bookmarkStart w:id="11" w:name="_ENREF_6"/>
      <w:r w:rsidRPr="005E1826">
        <w:rPr>
          <w:noProof/>
        </w:rPr>
        <w:t xml:space="preserve">---. "Indology.” </w:t>
      </w:r>
      <w:r w:rsidRPr="005E1826">
        <w:rPr>
          <w:i/>
          <w:noProof/>
        </w:rPr>
        <w:t>A Dictionary of Hinduism</w:t>
      </w:r>
      <w:r w:rsidRPr="005E1826">
        <w:rPr>
          <w:noProof/>
        </w:rPr>
        <w:t>, Oxford University Press, 2009, p. 147.</w:t>
      </w:r>
      <w:bookmarkEnd w:id="11"/>
    </w:p>
    <w:p w14:paraId="7D888CCF" w14:textId="77777777" w:rsidR="005E1826" w:rsidRPr="005E1826" w:rsidRDefault="005E1826" w:rsidP="005E1826">
      <w:pPr>
        <w:pStyle w:val="EndNoteBibliography"/>
        <w:ind w:left="720" w:hanging="720"/>
        <w:rPr>
          <w:noProof/>
        </w:rPr>
      </w:pPr>
      <w:bookmarkStart w:id="12" w:name="_ENREF_7"/>
      <w:r w:rsidRPr="005E1826">
        <w:rPr>
          <w:noProof/>
        </w:rPr>
        <w:t xml:space="preserve">---. "Karma.” </w:t>
      </w:r>
      <w:r w:rsidRPr="005E1826">
        <w:rPr>
          <w:i/>
          <w:noProof/>
        </w:rPr>
        <w:t>A Dictionary of Hinduism</w:t>
      </w:r>
      <w:r w:rsidRPr="005E1826">
        <w:rPr>
          <w:noProof/>
        </w:rPr>
        <w:t>, Oxford University Press, 2009, p. 169.</w:t>
      </w:r>
      <w:bookmarkEnd w:id="12"/>
    </w:p>
    <w:p w14:paraId="533C82B0" w14:textId="77777777" w:rsidR="005E1826" w:rsidRPr="005E1826" w:rsidRDefault="005E1826" w:rsidP="005E1826">
      <w:pPr>
        <w:pStyle w:val="EndNoteBibliography"/>
        <w:ind w:left="720" w:hanging="720"/>
        <w:rPr>
          <w:noProof/>
        </w:rPr>
      </w:pPr>
      <w:bookmarkStart w:id="13" w:name="_ENREF_8"/>
      <w:r w:rsidRPr="005E1826">
        <w:rPr>
          <w:noProof/>
        </w:rPr>
        <w:t xml:space="preserve">---. "Sati.” </w:t>
      </w:r>
      <w:r w:rsidRPr="005E1826">
        <w:rPr>
          <w:i/>
          <w:noProof/>
        </w:rPr>
        <w:t>A Dictionary of Hinduism</w:t>
      </w:r>
      <w:r w:rsidRPr="005E1826">
        <w:rPr>
          <w:noProof/>
        </w:rPr>
        <w:t>, Oxford University Press, 2009, p. 293.</w:t>
      </w:r>
      <w:bookmarkEnd w:id="13"/>
    </w:p>
    <w:p w14:paraId="4E831941" w14:textId="77777777" w:rsidR="005E1826" w:rsidRPr="005E1826" w:rsidRDefault="005E1826" w:rsidP="005E1826">
      <w:pPr>
        <w:pStyle w:val="EndNoteBibliography"/>
        <w:ind w:left="720" w:hanging="720"/>
        <w:rPr>
          <w:noProof/>
        </w:rPr>
      </w:pPr>
      <w:bookmarkStart w:id="14" w:name="_ENREF_9"/>
      <w:r w:rsidRPr="005E1826">
        <w:rPr>
          <w:noProof/>
        </w:rPr>
        <w:t xml:space="preserve">---. "Swastika.” </w:t>
      </w:r>
      <w:r w:rsidRPr="005E1826">
        <w:rPr>
          <w:i/>
          <w:noProof/>
        </w:rPr>
        <w:t>A Dictionary of Hinduism</w:t>
      </w:r>
      <w:r w:rsidRPr="005E1826">
        <w:rPr>
          <w:noProof/>
        </w:rPr>
        <w:t>, Oxford University Press, 2009, p. 316.</w:t>
      </w:r>
      <w:bookmarkEnd w:id="14"/>
    </w:p>
    <w:p w14:paraId="601E26F6" w14:textId="77777777" w:rsidR="005E1826" w:rsidRPr="005E1826" w:rsidRDefault="005E1826" w:rsidP="005E1826">
      <w:pPr>
        <w:pStyle w:val="EndNoteBibliography"/>
        <w:ind w:left="720" w:hanging="720"/>
        <w:rPr>
          <w:noProof/>
        </w:rPr>
      </w:pPr>
      <w:bookmarkStart w:id="15" w:name="_ENREF_10"/>
      <w:r w:rsidRPr="005E1826">
        <w:rPr>
          <w:noProof/>
        </w:rPr>
        <w:t xml:space="preserve">Nisbet, R.A. </w:t>
      </w:r>
      <w:r w:rsidRPr="005E1826">
        <w:rPr>
          <w:i/>
          <w:noProof/>
        </w:rPr>
        <w:t>The Degradation of the Academic Dogma: The University in America, 1945-1970.</w:t>
      </w:r>
      <w:r w:rsidRPr="005E1826">
        <w:rPr>
          <w:noProof/>
        </w:rPr>
        <w:t xml:space="preserve"> Pearson Education, 1971.</w:t>
      </w:r>
      <w:bookmarkEnd w:id="15"/>
    </w:p>
    <w:p w14:paraId="2E792E6D" w14:textId="77777777" w:rsidR="005E1826" w:rsidRPr="005E1826" w:rsidRDefault="005E1826" w:rsidP="005E1826">
      <w:pPr>
        <w:pStyle w:val="EndNoteBibliography"/>
        <w:ind w:left="720" w:hanging="720"/>
        <w:rPr>
          <w:noProof/>
        </w:rPr>
      </w:pPr>
      <w:bookmarkStart w:id="16" w:name="_ENREF_11"/>
      <w:r w:rsidRPr="005E1826">
        <w:rPr>
          <w:noProof/>
        </w:rPr>
        <w:t xml:space="preserve">Sir Monier Monier-Williams. </w:t>
      </w:r>
      <w:r w:rsidRPr="005E1826">
        <w:rPr>
          <w:i/>
          <w:noProof/>
        </w:rPr>
        <w:t>A Sanskṛit-English dictionary etymologically and philologically arranged with special reference to Greek, Latin, Gothic, German, Anglo-Saxon, and other cognate Indo-European languages</w:t>
      </w:r>
      <w:r w:rsidRPr="005E1826">
        <w:rPr>
          <w:noProof/>
        </w:rPr>
        <w:t>, The Clarendon Press, 1872.</w:t>
      </w:r>
      <w:bookmarkEnd w:id="16"/>
    </w:p>
    <w:p w14:paraId="7DAEEFC7" w14:textId="77777777" w:rsidR="005E1826" w:rsidRPr="005E1826" w:rsidRDefault="005E1826" w:rsidP="005E1826">
      <w:pPr>
        <w:pStyle w:val="EndNoteBibliography"/>
        <w:ind w:left="720" w:hanging="720"/>
        <w:rPr>
          <w:noProof/>
        </w:rPr>
      </w:pPr>
      <w:bookmarkStart w:id="17" w:name="_ENREF_12"/>
      <w:r w:rsidRPr="005E1826">
        <w:rPr>
          <w:noProof/>
        </w:rPr>
        <w:t xml:space="preserve">Swami Nikhilānand. </w:t>
      </w:r>
      <w:r w:rsidRPr="005E1826">
        <w:rPr>
          <w:i/>
          <w:noProof/>
        </w:rPr>
        <w:t>Self-Knowledge: An English Translation of Sankaracharya Atmabodha with Notes, Comments, and Introduction.</w:t>
      </w:r>
      <w:r w:rsidRPr="005E1826">
        <w:rPr>
          <w:noProof/>
        </w:rPr>
        <w:t xml:space="preserve"> Sri Ramakrishna Math, 1947.</w:t>
      </w:r>
      <w:bookmarkEnd w:id="17"/>
    </w:p>
    <w:p w14:paraId="4214CAA1" w14:textId="0F990DB1" w:rsidR="00002536" w:rsidRPr="004F27DE" w:rsidRDefault="00002536" w:rsidP="00002536">
      <w:pPr>
        <w:pStyle w:val="Heading1"/>
        <w:rPr>
          <w:color w:val="000000" w:themeColor="text1"/>
        </w:rPr>
        <w:sectPr w:rsidR="00002536" w:rsidRPr="004F27DE">
          <w:headerReference w:type="even" r:id="rId51"/>
          <w:headerReference w:type="default" r:id="rId52"/>
          <w:footerReference w:type="default" r:id="rId5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44336810" w14:textId="5DECA062" w:rsidR="002B7A19" w:rsidRPr="002B7A19" w:rsidRDefault="002B7A19" w:rsidP="002B7A19">
      <w:pPr>
        <w:pStyle w:val="ListParagraph"/>
        <w:numPr>
          <w:ilvl w:val="0"/>
          <w:numId w:val="24"/>
        </w:numPr>
        <w:autoSpaceDE w:val="0"/>
        <w:autoSpaceDN w:val="0"/>
        <w:adjustRightInd w:val="0"/>
        <w:rPr>
          <w:rFonts w:eastAsiaTheme="minorHAnsi"/>
        </w:rPr>
      </w:pPr>
      <w:r w:rsidRPr="002B7A19">
        <w:rPr>
          <w:rFonts w:eastAsiaTheme="minorHAnsi"/>
        </w:rPr>
        <w:t xml:space="preserve">Müller, Friedrich Max. "The Aryan Settlers and the Aboriginal Races of India." </w:t>
      </w:r>
      <w:r w:rsidRPr="002B7A19">
        <w:rPr>
          <w:rFonts w:eastAsiaTheme="minorHAnsi"/>
          <w:i/>
          <w:iCs/>
        </w:rPr>
        <w:t>Outlines of the Philosophy of Universal History Applied to Language and Religion</w:t>
      </w:r>
      <w:r w:rsidRPr="002B7A19">
        <w:rPr>
          <w:rFonts w:eastAsiaTheme="minorHAnsi"/>
        </w:rPr>
        <w:t>, Longman, Brown, Green, and Longmans, 1854, Christian Karl Josias Freiherr von Bunsen.</w:t>
      </w:r>
    </w:p>
    <w:p w14:paraId="768F932B" w14:textId="6ED032A2" w:rsidR="001F0A20" w:rsidRPr="002B7A19" w:rsidRDefault="004F27DE" w:rsidP="001F0A20">
      <w:pPr>
        <w:pStyle w:val="Heading1"/>
        <w:numPr>
          <w:ilvl w:val="0"/>
          <w:numId w:val="24"/>
        </w:numPr>
        <w:spacing w:after="0" w:line="240" w:lineRule="auto"/>
        <w:rPr>
          <w:b w:val="0"/>
          <w:bCs/>
          <w:color w:val="000000" w:themeColor="text1"/>
          <w:sz w:val="24"/>
          <w:szCs w:val="24"/>
        </w:rPr>
      </w:pPr>
      <w:r w:rsidRPr="002B7A19">
        <w:rPr>
          <w:b w:val="0"/>
          <w:bCs/>
          <w:color w:val="000000" w:themeColor="text1"/>
          <w:sz w:val="24"/>
          <w:szCs w:val="24"/>
        </w:rPr>
        <w:t xml:space="preserve">Greenough, George Bellas. </w:t>
      </w:r>
      <w:r w:rsidRPr="002B7A19">
        <w:rPr>
          <w:b w:val="0"/>
          <w:bCs/>
          <w:i/>
          <w:iCs/>
          <w:color w:val="000000" w:themeColor="text1"/>
          <w:sz w:val="24"/>
          <w:szCs w:val="24"/>
        </w:rPr>
        <w:t>General sketch of the physical and geological features of British India</w:t>
      </w:r>
      <w:r w:rsidRPr="002B7A19">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Default="001F0A20" w:rsidP="001F0A20">
      <w:pPr>
        <w:pStyle w:val="Heading1"/>
        <w:spacing w:after="0" w:line="240" w:lineRule="auto"/>
        <w:rPr>
          <w:b w:val="0"/>
          <w:bCs/>
          <w:color w:val="000000" w:themeColor="text1"/>
          <w:sz w:val="24"/>
          <w:szCs w:val="24"/>
        </w:rPr>
      </w:pPr>
    </w:p>
    <w:sectPr w:rsidR="001F0A20">
      <w:headerReference w:type="even" r:id="rId54"/>
      <w:headerReference w:type="default"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B9F2F" w14:textId="77777777" w:rsidR="00C37317" w:rsidRDefault="00C37317" w:rsidP="00451AD0">
      <w:r>
        <w:separator/>
      </w:r>
    </w:p>
    <w:p w14:paraId="6C2690C2" w14:textId="77777777" w:rsidR="00C37317" w:rsidRDefault="00C37317"/>
    <w:p w14:paraId="1E8C55A5" w14:textId="77777777" w:rsidR="00C37317" w:rsidRDefault="00C37317"/>
  </w:endnote>
  <w:endnote w:type="continuationSeparator" w:id="0">
    <w:p w14:paraId="08E16464" w14:textId="77777777" w:rsidR="00C37317" w:rsidRDefault="00C37317" w:rsidP="00451AD0">
      <w:r>
        <w:continuationSeparator/>
      </w:r>
    </w:p>
    <w:p w14:paraId="49D4FF9C" w14:textId="77777777" w:rsidR="00C37317" w:rsidRDefault="00C37317"/>
    <w:p w14:paraId="0B5ECEC1" w14:textId="77777777" w:rsidR="00C37317" w:rsidRDefault="00C373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Mangal">
    <w:panose1 w:val="02040503050203030202"/>
    <w:charset w:val="01"/>
    <w:family w:val="roman"/>
    <w:pitch w:val="variable"/>
    <w:sig w:usb0="0000A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48CC7"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82920" w14:textId="77777777" w:rsidR="00C658D7" w:rsidRDefault="00C658D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13FB6" w14:textId="77777777" w:rsidR="00C37317" w:rsidRDefault="00C37317" w:rsidP="00451AD0">
      <w:r>
        <w:separator/>
      </w:r>
    </w:p>
    <w:p w14:paraId="0105E870" w14:textId="77777777" w:rsidR="00C37317" w:rsidRDefault="00C37317"/>
    <w:p w14:paraId="5AB2B075" w14:textId="77777777" w:rsidR="00C37317" w:rsidRDefault="00C37317"/>
  </w:footnote>
  <w:footnote w:type="continuationSeparator" w:id="0">
    <w:p w14:paraId="6A02D611" w14:textId="77777777" w:rsidR="00C37317" w:rsidRDefault="00C37317" w:rsidP="00451AD0">
      <w:r>
        <w:continuationSeparator/>
      </w:r>
    </w:p>
    <w:p w14:paraId="09DB474F" w14:textId="77777777" w:rsidR="00C37317" w:rsidRDefault="00C37317"/>
    <w:p w14:paraId="3C4B6237" w14:textId="77777777" w:rsidR="00C37317" w:rsidRDefault="00C37317"/>
  </w:footnote>
  <w:footnote w:id="1">
    <w:p w14:paraId="21D8FEEC" w14:textId="2EA7BB4E" w:rsidR="00CF1677" w:rsidRPr="007E24DA" w:rsidRDefault="00CF1677" w:rsidP="00CF1677">
      <w:pPr>
        <w:pStyle w:val="NormalWeb"/>
        <w:spacing w:before="0" w:beforeAutospacing="0" w:after="180" w:afterAutospacing="0"/>
        <w:textAlignment w:val="baseline"/>
        <w:rPr>
          <w:sz w:val="20"/>
          <w:szCs w:val="20"/>
          <w:bdr w:val="none" w:sz="0" w:space="0" w:color="auto" w:frame="1"/>
        </w:rPr>
      </w:pPr>
      <w:r w:rsidRPr="00126447">
        <w:rPr>
          <w:rStyle w:val="FootnoteReference"/>
          <w:b w:val="0"/>
          <w:bCs/>
          <w:sz w:val="20"/>
          <w:szCs w:val="20"/>
        </w:rPr>
        <w:footnoteRef/>
      </w:r>
      <w:r w:rsidRPr="00126447">
        <w:rPr>
          <w:rStyle w:val="FootnoteReference"/>
          <w:b w:val="0"/>
          <w:bCs/>
          <w:sz w:val="20"/>
          <w:szCs w:val="20"/>
        </w:rPr>
        <w:tab/>
      </w:r>
      <w:r w:rsidR="002369AC" w:rsidRPr="002369AC">
        <w:rPr>
          <w:rFonts w:ascii="Kohinoor Devanagari" w:hAnsi="Kohinoor Devanagari" w:cs="Kohinoor Devanagari" w:hint="cs"/>
          <w:sz w:val="20"/>
          <w:szCs w:val="20"/>
          <w:bdr w:val="none" w:sz="0" w:space="0" w:color="auto" w:frame="1"/>
        </w:rPr>
        <w:t>मानव</w:t>
      </w:r>
      <w:r w:rsidR="00991AEC" w:rsidRPr="00991AEC">
        <w:rPr>
          <w:sz w:val="20"/>
          <w:szCs w:val="20"/>
          <w:bdr w:val="none" w:sz="0" w:space="0" w:color="auto" w:frame="1"/>
        </w:rPr>
        <w:t xml:space="preserve">, </w:t>
      </w:r>
      <w:r w:rsidR="00624174" w:rsidRPr="00624174">
        <w:rPr>
          <w:i/>
          <w:iCs/>
          <w:sz w:val="20"/>
          <w:szCs w:val="20"/>
          <w:bdr w:val="none" w:sz="0" w:space="0" w:color="auto" w:frame="1"/>
        </w:rPr>
        <w:t>mānava</w:t>
      </w:r>
      <w:r w:rsidR="00991AEC" w:rsidRPr="00991AEC">
        <w:rPr>
          <w:sz w:val="20"/>
          <w:szCs w:val="20"/>
          <w:bdr w:val="none" w:sz="0" w:space="0" w:color="auto" w:frame="1"/>
        </w:rPr>
        <w:t>: "</w:t>
      </w:r>
      <w:r w:rsidR="00065332">
        <w:rPr>
          <w:sz w:val="20"/>
          <w:szCs w:val="20"/>
          <w:bdr w:val="none" w:sz="0" w:space="0" w:color="auto" w:frame="1"/>
        </w:rPr>
        <w:t>A man, man</w:t>
      </w:r>
      <w:r w:rsidR="00991AEC" w:rsidRPr="00991AEC">
        <w:rPr>
          <w:sz w:val="20"/>
          <w:szCs w:val="20"/>
          <w:bdr w:val="none" w:sz="0" w:space="0" w:color="auto" w:frame="1"/>
        </w:rPr>
        <w:t xml:space="preserve">" + </w:t>
      </w:r>
      <w:r w:rsidR="00991AEC" w:rsidRPr="00991AEC">
        <w:rPr>
          <w:rFonts w:ascii="Kohinoor Devanagari" w:hAnsi="Kohinoor Devanagari" w:cs="Kohinoor Devanagari"/>
          <w:sz w:val="20"/>
          <w:szCs w:val="20"/>
          <w:bdr w:val="none" w:sz="0" w:space="0" w:color="auto" w:frame="1"/>
        </w:rPr>
        <w:t>अन्तर</w:t>
      </w:r>
      <w:r w:rsidR="00991AEC" w:rsidRPr="00991AEC">
        <w:rPr>
          <w:sz w:val="20"/>
          <w:szCs w:val="20"/>
          <w:bdr w:val="none" w:sz="0" w:space="0" w:color="auto" w:frame="1"/>
        </w:rPr>
        <w:t>, antara: "period</w:t>
      </w:r>
      <w:r w:rsidR="002B1B49">
        <w:rPr>
          <w:sz w:val="20"/>
          <w:szCs w:val="20"/>
          <w:bdr w:val="none" w:sz="0" w:space="0" w:color="auto" w:frame="1"/>
        </w:rPr>
        <w:t>, term</w:t>
      </w:r>
      <w:r w:rsidR="00991AEC" w:rsidRPr="00991AEC">
        <w:rPr>
          <w:sz w:val="20"/>
          <w:szCs w:val="20"/>
          <w:bdr w:val="none" w:sz="0" w:space="0" w:color="auto" w:frame="1"/>
        </w:rPr>
        <w:t>"</w:t>
      </w:r>
    </w:p>
    <w:p w14:paraId="1CB85856" w14:textId="125DA98D" w:rsidR="00CF1677" w:rsidRPr="001B26D3" w:rsidRDefault="00223AD1" w:rsidP="00CF1677">
      <w:pPr>
        <w:pStyle w:val="FootnoteText"/>
      </w:pPr>
      <w:r>
        <w:fldChar w:fldCharType="begin"/>
      </w:r>
      <w:r w:rsidR="005E1826">
        <w:instrText xml:space="preserve"> ADDIN EN.CITE &lt;EndNote&gt;&lt;Cite&gt;&lt;Author&gt;Sir Monier Monier-Williams&lt;/Author&gt;&lt;Year&gt;1872&lt;/Year&gt;&lt;RecNum&gt;280&lt;/RecNum&gt;&lt;DisplayText&gt;Sir Monier Monier-Williams. &lt;style face="italic"&gt;A Sanskṛit-English dictionary etymologically and philologically arranged with special reference to Greek, Latin, Gothic, German, Anglo-Saxon, and other cognate Indo-European languages&lt;/style&gt;, The Clarendon Press, 1872.&lt;/DisplayText&gt;&lt;record&gt;&lt;rec-number&gt;280&lt;/rec-number&gt;&lt;foreign-keys&gt;&lt;key app="EN" db-id="ess5p2eeceedtnexdvi5deew0v5ezzrz5xfs" timestamp="1665454533"&gt;280&lt;/key&gt;&lt;/foreign-keys&gt;&lt;ref-type name="Dictionary"&gt;52&lt;/ref-type&gt;&lt;contributors&gt;&lt;authors&gt;&lt;author&gt;Sir Monier Monier-Williams,&lt;/author&gt;&lt;/authors&gt;&lt;/contributors&gt;&lt;titles&gt;&lt;secondary-title&gt;A Sanskṛit-English dictionary etymologically and philologically arranged with special reference to Greek, Latin, Gothic, German, Anglo-Saxon, and other cognate Indo-European languages&lt;/secondary-title&gt;&lt;/titles&gt;&lt;dates&gt;&lt;year&gt;1872&lt;/year&gt;&lt;/dates&gt;&lt;pub-location&gt;Oxford&lt;/pub-location&gt;&lt;publisher&gt;The Clarendon Press&lt;/publisher&gt;&lt;urls&gt;&lt;/urls&gt;&lt;/record&gt;&lt;/Cite&gt;&lt;/EndNote&gt;</w:instrText>
      </w:r>
      <w:r>
        <w:fldChar w:fldCharType="separate"/>
      </w:r>
      <w:r w:rsidR="005E1826">
        <w:rPr>
          <w:noProof/>
        </w:rPr>
        <w:t xml:space="preserve">Sir Monier Monier-Williams. </w:t>
      </w:r>
      <w:r w:rsidR="005E1826" w:rsidRPr="005E1826">
        <w:rPr>
          <w:i/>
          <w:noProof/>
        </w:rPr>
        <w:t>A Sanskṛit-English dictionary etymologically and philologically arranged with special reference to Greek, Latin, Gothic, German, Anglo-Saxon, and other cognate Indo-European languages</w:t>
      </w:r>
      <w:r w:rsidR="005E1826">
        <w:rPr>
          <w:noProof/>
        </w:rPr>
        <w:t>, The Clarendon Press, 1872.</w:t>
      </w:r>
      <w:r>
        <w:fldChar w:fldCharType="end"/>
      </w:r>
    </w:p>
  </w:footnote>
  <w:footnote w:id="2">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3">
    <w:p w14:paraId="14931F8E" w14:textId="77777777" w:rsidR="00480301" w:rsidRPr="00F67357" w:rsidRDefault="00480301" w:rsidP="00480301">
      <w:pPr>
        <w:pStyle w:val="FootnoteText"/>
      </w:pPr>
      <w:r w:rsidRPr="00F67357">
        <w:rPr>
          <w:rStyle w:val="FootnoteReference"/>
          <w:b w:val="0"/>
          <w:bCs/>
        </w:rPr>
        <w:footnoteRef/>
      </w:r>
      <w:r w:rsidRPr="00F67357">
        <w:rPr>
          <w:rStyle w:val="FootnoteReference"/>
        </w:rPr>
        <w:tab/>
      </w:r>
      <w:r>
        <w:fldChar w:fldCharType="begin"/>
      </w:r>
      <w:r>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fldChar w:fldCharType="separate"/>
      </w:r>
      <w:r>
        <w:rPr>
          <w:noProof/>
        </w:rPr>
        <w:t xml:space="preserve">Nisbet, R.A. </w:t>
      </w:r>
      <w:r w:rsidRPr="00002536">
        <w:rPr>
          <w:i/>
          <w:noProof/>
        </w:rPr>
        <w:t>The Degradation of the Academic Dogma: The University in America, 1945-1970.</w:t>
      </w:r>
      <w:r>
        <w:rPr>
          <w:noProof/>
        </w:rPr>
        <w:t xml:space="preserve"> Pearson Education, 1971.</w:t>
      </w:r>
      <w:r>
        <w:fldChar w:fldCharType="end"/>
      </w:r>
    </w:p>
  </w:footnote>
  <w:footnote w:id="4">
    <w:p w14:paraId="25497099" w14:textId="77777777" w:rsidR="00EC604E" w:rsidRPr="00EC604E" w:rsidRDefault="002E3621" w:rsidP="00EC604E">
      <w:pPr>
        <w:autoSpaceDE w:val="0"/>
        <w:autoSpaceDN w:val="0"/>
        <w:adjustRightInd w:val="0"/>
        <w:rPr>
          <w:rFonts w:eastAsiaTheme="minorHAnsi"/>
          <w:sz w:val="20"/>
          <w:szCs w:val="20"/>
        </w:rPr>
      </w:pPr>
      <w:r w:rsidRPr="00EC604E">
        <w:rPr>
          <w:rStyle w:val="FootnoteReference"/>
          <w:b w:val="0"/>
          <w:bCs/>
          <w:sz w:val="20"/>
          <w:szCs w:val="20"/>
        </w:rPr>
        <w:footnoteRef/>
      </w:r>
      <w:r w:rsidRPr="00EC604E">
        <w:rPr>
          <w:rStyle w:val="FootnoteReference"/>
          <w:sz w:val="20"/>
          <w:szCs w:val="20"/>
        </w:rPr>
        <w:tab/>
      </w:r>
      <w:r w:rsidR="00EC604E" w:rsidRPr="00EC604E">
        <w:rPr>
          <w:rFonts w:eastAsiaTheme="minorHAnsi"/>
          <w:sz w:val="20"/>
          <w:szCs w:val="20"/>
        </w:rPr>
        <w:t>Action—Which is associated with the consciousness of doer, instrument, and result.</w:t>
      </w:r>
    </w:p>
    <w:p w14:paraId="3D919B7B" w14:textId="77777777" w:rsidR="00F35A65" w:rsidRDefault="00EC604E" w:rsidP="00F35A65">
      <w:pPr>
        <w:autoSpaceDE w:val="0"/>
        <w:autoSpaceDN w:val="0"/>
        <w:adjustRightInd w:val="0"/>
        <w:rPr>
          <w:rFonts w:eastAsiaTheme="minorHAnsi"/>
          <w:sz w:val="20"/>
          <w:szCs w:val="20"/>
        </w:rPr>
      </w:pPr>
      <w:r w:rsidRPr="00EC604E">
        <w:rPr>
          <w:rFonts w:eastAsiaTheme="minorHAnsi"/>
          <w:sz w:val="20"/>
          <w:szCs w:val="20"/>
        </w:rPr>
        <w:t>Knowledge—Of Non-duality.</w:t>
      </w:r>
    </w:p>
    <w:p w14:paraId="194B49EB" w14:textId="06EC9468" w:rsidR="00354000" w:rsidRDefault="00EC604E" w:rsidP="00F35A65">
      <w:pPr>
        <w:autoSpaceDE w:val="0"/>
        <w:autoSpaceDN w:val="0"/>
        <w:adjustRightInd w:val="0"/>
        <w:rPr>
          <w:rFonts w:eastAsiaTheme="minorHAnsi"/>
          <w:sz w:val="20"/>
          <w:szCs w:val="20"/>
        </w:rPr>
      </w:pPr>
      <w:r w:rsidRPr="00EC604E">
        <w:rPr>
          <w:rFonts w:eastAsiaTheme="minorHAnsi"/>
          <w:sz w:val="20"/>
          <w:szCs w:val="20"/>
        </w:rPr>
        <w:t>Ignorance—Which conjures up the multiplicity of the relative world. (See note on verse 5, p. 160). Ignorance must not be confused with illiteracy or absence of book-knowledge. Vedanta declares that the Knowledge of the non-duality of Brahman and Ātman is the only true Knowledge; all else is ignorance. Any trace of duality belongs to the state of ignorance. As such, the vision of a god or the experience of happiness in heaven belongs to the realm of ignorance</w:t>
      </w:r>
      <w:r w:rsidR="00354000">
        <w:rPr>
          <w:rFonts w:eastAsiaTheme="minorHAnsi"/>
          <w:sz w:val="20"/>
          <w:szCs w:val="20"/>
        </w:rPr>
        <w:t xml:space="preserve"> (</w:t>
      </w:r>
      <w:r w:rsidR="006A677C">
        <w:rPr>
          <w:noProof/>
          <w:sz w:val="20"/>
          <w:szCs w:val="20"/>
        </w:rPr>
        <w:t>Swami Nikhilānand</w:t>
      </w:r>
      <w:r w:rsidR="006A677C">
        <w:rPr>
          <w:i/>
          <w:noProof/>
          <w:sz w:val="20"/>
          <w:szCs w:val="20"/>
        </w:rPr>
        <w:t xml:space="preserve"> </w:t>
      </w:r>
      <w:r w:rsidR="00F239FF" w:rsidRPr="006A677C">
        <w:rPr>
          <w:iCs/>
          <w:noProof/>
          <w:sz w:val="20"/>
          <w:szCs w:val="20"/>
        </w:rPr>
        <w:t>157</w:t>
      </w:r>
      <w:r w:rsidR="004378FC">
        <w:rPr>
          <w:i/>
          <w:noProof/>
          <w:sz w:val="20"/>
          <w:szCs w:val="20"/>
        </w:rPr>
        <w:t>)</w:t>
      </w:r>
      <w:r w:rsidRPr="00EC604E">
        <w:rPr>
          <w:rFonts w:eastAsiaTheme="minorHAnsi"/>
          <w:sz w:val="20"/>
          <w:szCs w:val="20"/>
        </w:rPr>
        <w:t>.</w:t>
      </w:r>
    </w:p>
    <w:p w14:paraId="03C521CE" w14:textId="77777777" w:rsidR="00354000" w:rsidRDefault="00354000" w:rsidP="00F35A65">
      <w:pPr>
        <w:autoSpaceDE w:val="0"/>
        <w:autoSpaceDN w:val="0"/>
        <w:adjustRightInd w:val="0"/>
        <w:rPr>
          <w:rFonts w:eastAsiaTheme="minorHAnsi"/>
          <w:sz w:val="20"/>
          <w:szCs w:val="20"/>
        </w:rPr>
      </w:pPr>
    </w:p>
    <w:p w14:paraId="49606229" w14:textId="479F5AAC" w:rsidR="002E3621" w:rsidRPr="00F35A65" w:rsidRDefault="00354000" w:rsidP="00F35A65">
      <w:pPr>
        <w:autoSpaceDE w:val="0"/>
        <w:autoSpaceDN w:val="0"/>
        <w:adjustRightInd w:val="0"/>
        <w:rPr>
          <w:rFonts w:eastAsiaTheme="minorHAnsi"/>
          <w:sz w:val="20"/>
          <w:szCs w:val="20"/>
        </w:rPr>
      </w:pPr>
      <w:r>
        <w:rPr>
          <w:sz w:val="20"/>
          <w:szCs w:val="20"/>
        </w:rPr>
        <w:fldChar w:fldCharType="begin"/>
      </w:r>
      <w:r w:rsidR="00223AD1">
        <w:rPr>
          <w:sz w:val="20"/>
          <w:szCs w:val="20"/>
        </w:rPr>
        <w:instrText xml:space="preserve"> ADDIN EN.CITE &lt;EndNote&gt;&lt;Cite&gt;&lt;Author&gt;Swami Nikhilānand&lt;/Author&gt;&lt;Year&gt;1947&lt;/Year&gt;&lt;RecNum&gt;403&lt;/RecNum&gt;&lt;DisplayText&gt;Swami Nikhilānand. &lt;style face="italic"&gt;Self-Knowledge: An English Translation of Sankaracharya Atmabodha with Notes, Comments, and Introduction.&lt;/style&gt; Sri Ramakrishna Math, 1947.&lt;/DisplayText&gt;&lt;record&gt;&lt;rec-number&gt;403&lt;/rec-number&gt;&lt;foreign-keys&gt;&lt;key app="EN" db-id="ess5p2eeceedtnexdvi5deew0v5ezzrz5xfs" timestamp="1681280867"&gt;403&lt;/key&gt;&lt;/foreign-keys&gt;&lt;ref-type name="Book"&gt;6&lt;/ref-type&gt;&lt;contributors&gt;&lt;authors&gt;&lt;author&gt;Swami Nikhilānand,&lt;/author&gt;&lt;/authors&gt;&lt;/contributors&gt;&lt;titles&gt;&lt;title&gt;Self-Knowledge: An English Translation of Sankaracharya Atmabodha with Notes, Comments, and Introduction&lt;/title&gt;&lt;/titles&gt;&lt;dates&gt;&lt;year&gt;1947&lt;/year&gt;&lt;/dates&gt;&lt;pub-location&gt;Mylapore&lt;/pub-location&gt;&lt;publisher&gt;Sri Ramakrishna Math&lt;/publisher&gt;&lt;urls&gt;&lt;/urls&gt;&lt;/record&gt;&lt;/Cite&gt;&lt;/EndNote&gt;</w:instrText>
      </w:r>
      <w:r>
        <w:rPr>
          <w:sz w:val="20"/>
          <w:szCs w:val="20"/>
        </w:rPr>
        <w:fldChar w:fldCharType="separate"/>
      </w:r>
      <w:r w:rsidR="00320D5B">
        <w:rPr>
          <w:noProof/>
          <w:sz w:val="20"/>
          <w:szCs w:val="20"/>
        </w:rPr>
        <w:t xml:space="preserve">Swami Nikhilānand. </w:t>
      </w:r>
      <w:r w:rsidR="00320D5B" w:rsidRPr="00320D5B">
        <w:rPr>
          <w:i/>
          <w:noProof/>
          <w:sz w:val="20"/>
          <w:szCs w:val="20"/>
        </w:rPr>
        <w:t>Self-Knowledge: An English Translation of Sankaracharya Atmabodha with Notes, Comments, and Introduction.</w:t>
      </w:r>
      <w:r w:rsidR="00320D5B">
        <w:rPr>
          <w:noProof/>
          <w:sz w:val="20"/>
          <w:szCs w:val="20"/>
        </w:rPr>
        <w:t xml:space="preserve"> Sri Ramakrishna Math, 1947.</w:t>
      </w:r>
      <w:r>
        <w:rPr>
          <w:sz w:val="20"/>
          <w:szCs w:val="20"/>
        </w:rPr>
        <w:fldChar w:fldCharType="end"/>
      </w:r>
    </w:p>
    <w:p w14:paraId="1F4225A3" w14:textId="5BC23EEA" w:rsidR="00FD426F" w:rsidRPr="00F67357" w:rsidRDefault="00326BAB" w:rsidP="00591527">
      <w:pPr>
        <w:pStyle w:val="FootnoteText"/>
        <w:ind w:left="200" w:firstLine="0"/>
      </w:pPr>
      <w:r w:rsidRPr="00326BAB">
        <w:rPr>
          <w:rFonts w:ascii="Helvetica" w:eastAsiaTheme="minorHAnsi" w:hAnsi="Helvetica" w:cs="Helvetica"/>
          <w:sz w:val="24"/>
          <w:szCs w:val="24"/>
          <w:lang w:bidi="ar-SA"/>
          <w14:ligatures w14:val="none"/>
        </w:rPr>
        <w:t xml:space="preserve"> </w:t>
      </w:r>
    </w:p>
  </w:footnote>
  <w:footnote w:id="5">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6">
    <w:p w14:paraId="73DD92BC" w14:textId="63C8A1E4"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BD3427">
        <w:instrText xml:space="preserve"> ADDIN EN.CITE &lt;EndNote&gt;&lt;Cite&gt;&lt;Author&gt;Johnson&lt;/Author&gt;&lt;Year&gt;2009&lt;/Year&gt;&lt;RecNum&gt;619&lt;/RecNum&gt;&lt;DisplayText&gt;---. &amp;quot;Ā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Ā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BD3427">
        <w:rPr>
          <w:noProof/>
        </w:rPr>
        <w:t xml:space="preserve">---. "Ārya(N).” </w:t>
      </w:r>
      <w:r w:rsidR="00BD3427" w:rsidRPr="00BD3427">
        <w:rPr>
          <w:i/>
          <w:noProof/>
        </w:rPr>
        <w:t>A Dictionary of Hinduism</w:t>
      </w:r>
      <w:r w:rsidR="00BD3427">
        <w:rPr>
          <w:noProof/>
        </w:rPr>
        <w:t>, Oxford University Press, 2009, p. 28.</w:t>
      </w:r>
      <w:r w:rsidR="00002536">
        <w:fldChar w:fldCharType="end"/>
      </w:r>
    </w:p>
  </w:footnote>
  <w:footnote w:id="7">
    <w:p w14:paraId="11E2D84D" w14:textId="4526CAE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8">
    <w:p w14:paraId="0309658A" w14:textId="2AFAF7CA" w:rsidR="00C658D7" w:rsidRPr="00F67357" w:rsidRDefault="00C658D7" w:rsidP="00C658D7">
      <w:pPr>
        <w:pStyle w:val="FootnoteText"/>
      </w:pPr>
      <w:r w:rsidRPr="00F67357">
        <w:rPr>
          <w:rStyle w:val="FootnoteReference"/>
          <w:b w:val="0"/>
          <w:bCs/>
        </w:rPr>
        <w:footnoteRef/>
      </w:r>
      <w:r w:rsidRPr="00F67357">
        <w:rPr>
          <w:rStyle w:val="FootnoteReference"/>
        </w:rPr>
        <w:tab/>
      </w:r>
      <w:r>
        <w:fldChar w:fldCharType="begin"/>
      </w:r>
      <w:r w:rsidR="00927BF3">
        <w:instrText xml:space="preserve"> ADDIN EN.CITE &lt;EndNote&gt;&lt;Cite&gt;&lt;Author&gt;Johnson&lt;/Author&gt;&lt;Year&gt;2009&lt;/Year&gt;&lt;RecNum&gt;623&lt;/RecNum&gt;&lt;DisplayText&gt;---. &amp;quot;Hindu.” &lt;style face="italic"&gt;A Dictionary of Hinduism&lt;/style&gt;, Oxford University Press, 2009, p. 141.&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lt;/title&gt;&lt;secondary-title&gt;A Dictionary of Hinduism&lt;/secondary-title&gt;&lt;/titles&gt;&lt;pages&gt;141&lt;/pages&gt;&lt;dates&gt;&lt;year&gt;2009&lt;/year&gt;&lt;/dates&gt;&lt;publisher&gt;Oxford University Press&lt;/publisher&gt;&lt;urls&gt;&lt;/urls&gt;&lt;/record&gt;&lt;/Cite&gt;&lt;/EndNote&gt;</w:instrText>
      </w:r>
      <w:r>
        <w:fldChar w:fldCharType="separate"/>
      </w:r>
      <w:r w:rsidR="00927BF3">
        <w:rPr>
          <w:noProof/>
        </w:rPr>
        <w:t xml:space="preserve">---. "Hindu.” </w:t>
      </w:r>
      <w:r w:rsidR="00927BF3" w:rsidRPr="00927BF3">
        <w:rPr>
          <w:i/>
          <w:noProof/>
        </w:rPr>
        <w:t>A Dictionary of Hinduism</w:t>
      </w:r>
      <w:r w:rsidR="00927BF3">
        <w:rPr>
          <w:noProof/>
        </w:rPr>
        <w:t>, Oxford University Press, 2009, p. 141.</w:t>
      </w:r>
      <w:r>
        <w:fldChar w:fldCharType="end"/>
      </w:r>
    </w:p>
  </w:footnote>
  <w:footnote w:id="9">
    <w:p w14:paraId="6532AE92" w14:textId="0D66A63C" w:rsidR="00C658D7" w:rsidRPr="00F67357" w:rsidRDefault="00C658D7" w:rsidP="00C658D7">
      <w:pPr>
        <w:pStyle w:val="FootnoteText"/>
      </w:pPr>
      <w:r w:rsidRPr="00F67357">
        <w:rPr>
          <w:rStyle w:val="FootnoteReference"/>
          <w:b w:val="0"/>
          <w:bCs/>
        </w:rPr>
        <w:footnoteRef/>
      </w:r>
      <w:r w:rsidRPr="00F67357">
        <w:rPr>
          <w:rStyle w:val="FootnoteReference"/>
        </w:rPr>
        <w:tab/>
      </w:r>
      <w:r w:rsidR="00927BF3">
        <w:fldChar w:fldCharType="begin"/>
      </w:r>
      <w:r w:rsidR="00927BF3">
        <w:instrText xml:space="preserve"> ADDIN EN.CITE &lt;EndNote&gt;&lt;Cite&gt;&lt;Author&gt;Johnson&lt;/Author&gt;&lt;Year&gt;2009&lt;/Year&gt;&lt;RecNum&gt;654&lt;/RecNum&gt;&lt;DisplayText&gt;---. &amp;quot;Karma.” &lt;style face="italic"&gt;A Dictionary of Hinduism&lt;/style&gt;, Oxford University Press, 2009, p. 169.&lt;/DisplayText&gt;&lt;record&gt;&lt;rec-number&gt;654&lt;/rec-number&gt;&lt;foreign-keys&gt;&lt;key app="EN" db-id="ess5p2eeceedtnexdvi5deew0v5ezzrz5xfs" timestamp="1697079984"&gt;654&lt;/key&gt;&lt;/foreign-keys&gt;&lt;ref-type name="Dictionary"&gt;52&lt;/ref-type&gt;&lt;contributors&gt;&lt;authors&gt;&lt;author&gt;Johnson, W.J.&lt;/author&gt;&lt;/authors&gt;&lt;/contributors&gt;&lt;titles&gt;&lt;title&gt;karma&lt;/title&gt;&lt;secondary-title&gt;A Dictionary of Hinduism&lt;/secondary-title&gt;&lt;/titles&gt;&lt;pages&gt;169&lt;/pages&gt;&lt;dates&gt;&lt;year&gt;2009&lt;/year&gt;&lt;/dates&gt;&lt;publisher&gt;Oxford University Press&lt;/publisher&gt;&lt;urls&gt;&lt;/urls&gt;&lt;/record&gt;&lt;/Cite&gt;&lt;/EndNote&gt;</w:instrText>
      </w:r>
      <w:r w:rsidR="00927BF3">
        <w:fldChar w:fldCharType="separate"/>
      </w:r>
      <w:r w:rsidR="00927BF3">
        <w:rPr>
          <w:noProof/>
        </w:rPr>
        <w:t xml:space="preserve">---. "Karma.” </w:t>
      </w:r>
      <w:r w:rsidR="00927BF3" w:rsidRPr="00927BF3">
        <w:rPr>
          <w:i/>
          <w:noProof/>
        </w:rPr>
        <w:t>A Dictionary of Hinduism</w:t>
      </w:r>
      <w:r w:rsidR="00927BF3">
        <w:rPr>
          <w:noProof/>
        </w:rPr>
        <w:t>, Oxford University Press, 2009, p. 169.</w:t>
      </w:r>
      <w:r w:rsidR="00927BF3">
        <w:fldChar w:fldCharType="end"/>
      </w:r>
    </w:p>
  </w:footnote>
  <w:footnote w:id="10">
    <w:p w14:paraId="39DE1F52" w14:textId="22CD64C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11">
    <w:p w14:paraId="386C4692" w14:textId="097BCA99"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446D19">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12">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90101" w14:textId="77777777" w:rsidR="00C658D7" w:rsidRDefault="00C658D7">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2380F" w14:textId="77777777" w:rsidR="00C658D7" w:rsidRPr="004E7BB5" w:rsidRDefault="00C658D7"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00555" w14:textId="77777777" w:rsidR="00C658D7" w:rsidRDefault="00C658D7">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F4B6B0" w14:textId="77777777" w:rsidR="00C658D7" w:rsidRPr="004E7BB5" w:rsidRDefault="00C658D7"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7"/>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280&lt;/item&gt;&lt;item&gt;403&lt;/item&gt;&lt;item&gt;611&lt;/item&gt;&lt;item&gt;614&lt;/item&gt;&lt;item&gt;617&lt;/item&gt;&lt;item&gt;618&lt;/item&gt;&lt;item&gt;619&lt;/item&gt;&lt;item&gt;620&lt;/item&gt;&lt;item&gt;621&lt;/item&gt;&lt;item&gt;622&lt;/item&gt;&lt;item&gt;623&lt;/item&gt;&lt;item&gt;654&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150BD"/>
    <w:rsid w:val="00020546"/>
    <w:rsid w:val="000211AE"/>
    <w:rsid w:val="00022199"/>
    <w:rsid w:val="00022481"/>
    <w:rsid w:val="00024723"/>
    <w:rsid w:val="000250AE"/>
    <w:rsid w:val="0002545F"/>
    <w:rsid w:val="00026DFD"/>
    <w:rsid w:val="000302C5"/>
    <w:rsid w:val="00030F4D"/>
    <w:rsid w:val="00032288"/>
    <w:rsid w:val="00032830"/>
    <w:rsid w:val="00033A82"/>
    <w:rsid w:val="00040710"/>
    <w:rsid w:val="000416DC"/>
    <w:rsid w:val="000437FA"/>
    <w:rsid w:val="00043A79"/>
    <w:rsid w:val="000443B9"/>
    <w:rsid w:val="000452A5"/>
    <w:rsid w:val="00045D0B"/>
    <w:rsid w:val="00046257"/>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38FE"/>
    <w:rsid w:val="0006526C"/>
    <w:rsid w:val="00065332"/>
    <w:rsid w:val="00066184"/>
    <w:rsid w:val="00066324"/>
    <w:rsid w:val="00067168"/>
    <w:rsid w:val="00071D98"/>
    <w:rsid w:val="000742D1"/>
    <w:rsid w:val="00074619"/>
    <w:rsid w:val="000774AE"/>
    <w:rsid w:val="000803B0"/>
    <w:rsid w:val="00081B1D"/>
    <w:rsid w:val="00082077"/>
    <w:rsid w:val="00082543"/>
    <w:rsid w:val="00082C08"/>
    <w:rsid w:val="000840C3"/>
    <w:rsid w:val="000844EB"/>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1BF8"/>
    <w:rsid w:val="000B3A97"/>
    <w:rsid w:val="000B405D"/>
    <w:rsid w:val="000B4B36"/>
    <w:rsid w:val="000B4C99"/>
    <w:rsid w:val="000B4E72"/>
    <w:rsid w:val="000B521F"/>
    <w:rsid w:val="000B5480"/>
    <w:rsid w:val="000B603B"/>
    <w:rsid w:val="000B605A"/>
    <w:rsid w:val="000C07A9"/>
    <w:rsid w:val="000C3266"/>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463A"/>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47"/>
    <w:rsid w:val="00126453"/>
    <w:rsid w:val="00126CD5"/>
    <w:rsid w:val="0013233C"/>
    <w:rsid w:val="001326E9"/>
    <w:rsid w:val="00136071"/>
    <w:rsid w:val="00136972"/>
    <w:rsid w:val="00136AB4"/>
    <w:rsid w:val="00136BD2"/>
    <w:rsid w:val="00137250"/>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2732"/>
    <w:rsid w:val="001B3841"/>
    <w:rsid w:val="001B42E7"/>
    <w:rsid w:val="001B6F8C"/>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877"/>
    <w:rsid w:val="001E1F9E"/>
    <w:rsid w:val="001E26AD"/>
    <w:rsid w:val="001E68E6"/>
    <w:rsid w:val="001E6F85"/>
    <w:rsid w:val="001E7F09"/>
    <w:rsid w:val="001F0A20"/>
    <w:rsid w:val="001F13FD"/>
    <w:rsid w:val="001F2109"/>
    <w:rsid w:val="001F7140"/>
    <w:rsid w:val="002009F6"/>
    <w:rsid w:val="00201325"/>
    <w:rsid w:val="002039B9"/>
    <w:rsid w:val="00204CF2"/>
    <w:rsid w:val="00205C5C"/>
    <w:rsid w:val="002061BC"/>
    <w:rsid w:val="00207462"/>
    <w:rsid w:val="002101C2"/>
    <w:rsid w:val="00210527"/>
    <w:rsid w:val="00210652"/>
    <w:rsid w:val="00212B2D"/>
    <w:rsid w:val="00212C0A"/>
    <w:rsid w:val="00212D5E"/>
    <w:rsid w:val="002130EC"/>
    <w:rsid w:val="00213B00"/>
    <w:rsid w:val="00216FA7"/>
    <w:rsid w:val="0021756F"/>
    <w:rsid w:val="002179F2"/>
    <w:rsid w:val="002217A6"/>
    <w:rsid w:val="00221F4B"/>
    <w:rsid w:val="00222485"/>
    <w:rsid w:val="00222701"/>
    <w:rsid w:val="00223AD1"/>
    <w:rsid w:val="002248DF"/>
    <w:rsid w:val="0022557D"/>
    <w:rsid w:val="00226DBD"/>
    <w:rsid w:val="00226F64"/>
    <w:rsid w:val="002307FD"/>
    <w:rsid w:val="00231237"/>
    <w:rsid w:val="00232B6E"/>
    <w:rsid w:val="00234233"/>
    <w:rsid w:val="002369AC"/>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49"/>
    <w:rsid w:val="002B1B99"/>
    <w:rsid w:val="002B289C"/>
    <w:rsid w:val="002B42DA"/>
    <w:rsid w:val="002B6966"/>
    <w:rsid w:val="002B7A19"/>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21"/>
    <w:rsid w:val="002E369F"/>
    <w:rsid w:val="002E5B70"/>
    <w:rsid w:val="002E64BB"/>
    <w:rsid w:val="002E695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0D5B"/>
    <w:rsid w:val="003212D4"/>
    <w:rsid w:val="003219B9"/>
    <w:rsid w:val="003225B8"/>
    <w:rsid w:val="00326797"/>
    <w:rsid w:val="00326BAB"/>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4000"/>
    <w:rsid w:val="00357830"/>
    <w:rsid w:val="00360899"/>
    <w:rsid w:val="00361890"/>
    <w:rsid w:val="00361ADB"/>
    <w:rsid w:val="00363E5E"/>
    <w:rsid w:val="0036559A"/>
    <w:rsid w:val="0036567C"/>
    <w:rsid w:val="0036644D"/>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7AE"/>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263"/>
    <w:rsid w:val="00403AAC"/>
    <w:rsid w:val="00404061"/>
    <w:rsid w:val="004101DD"/>
    <w:rsid w:val="00410381"/>
    <w:rsid w:val="00410B33"/>
    <w:rsid w:val="004115D8"/>
    <w:rsid w:val="00411CB3"/>
    <w:rsid w:val="00412EA7"/>
    <w:rsid w:val="00413981"/>
    <w:rsid w:val="00413E90"/>
    <w:rsid w:val="00413F93"/>
    <w:rsid w:val="00415ED5"/>
    <w:rsid w:val="00417E85"/>
    <w:rsid w:val="00422420"/>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4C1"/>
    <w:rsid w:val="00434D83"/>
    <w:rsid w:val="00434F08"/>
    <w:rsid w:val="00435A9F"/>
    <w:rsid w:val="00435F1C"/>
    <w:rsid w:val="004378FC"/>
    <w:rsid w:val="00440CF1"/>
    <w:rsid w:val="00442918"/>
    <w:rsid w:val="00444258"/>
    <w:rsid w:val="004445E7"/>
    <w:rsid w:val="0044577E"/>
    <w:rsid w:val="00446D19"/>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74238"/>
    <w:rsid w:val="00480301"/>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1F75"/>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3C1C"/>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527"/>
    <w:rsid w:val="00591F8B"/>
    <w:rsid w:val="00592664"/>
    <w:rsid w:val="00594BAB"/>
    <w:rsid w:val="00594E08"/>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145"/>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2BD"/>
    <w:rsid w:val="005E06B0"/>
    <w:rsid w:val="005E1826"/>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510A"/>
    <w:rsid w:val="006163C5"/>
    <w:rsid w:val="00620236"/>
    <w:rsid w:val="00620C4A"/>
    <w:rsid w:val="00620CE1"/>
    <w:rsid w:val="00621052"/>
    <w:rsid w:val="00622FEC"/>
    <w:rsid w:val="00624174"/>
    <w:rsid w:val="0062435B"/>
    <w:rsid w:val="006251E0"/>
    <w:rsid w:val="006254A4"/>
    <w:rsid w:val="00631A96"/>
    <w:rsid w:val="00633E91"/>
    <w:rsid w:val="0063434F"/>
    <w:rsid w:val="00634707"/>
    <w:rsid w:val="0063517A"/>
    <w:rsid w:val="0064078F"/>
    <w:rsid w:val="006418B1"/>
    <w:rsid w:val="00642965"/>
    <w:rsid w:val="006436DF"/>
    <w:rsid w:val="00643BCA"/>
    <w:rsid w:val="00644929"/>
    <w:rsid w:val="00645CB2"/>
    <w:rsid w:val="006476EF"/>
    <w:rsid w:val="00650C77"/>
    <w:rsid w:val="00651FBD"/>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77C"/>
    <w:rsid w:val="006A6E79"/>
    <w:rsid w:val="006A7C23"/>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2CF6"/>
    <w:rsid w:val="00703E35"/>
    <w:rsid w:val="00703FC6"/>
    <w:rsid w:val="00704412"/>
    <w:rsid w:val="00704621"/>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4C58"/>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4DA"/>
    <w:rsid w:val="007E2598"/>
    <w:rsid w:val="007E712F"/>
    <w:rsid w:val="007E7808"/>
    <w:rsid w:val="007E7E1D"/>
    <w:rsid w:val="007F12BE"/>
    <w:rsid w:val="007F134B"/>
    <w:rsid w:val="007F2783"/>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82"/>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97C22"/>
    <w:rsid w:val="008A2BBF"/>
    <w:rsid w:val="008A3A7F"/>
    <w:rsid w:val="008A3B1E"/>
    <w:rsid w:val="008A4333"/>
    <w:rsid w:val="008A6361"/>
    <w:rsid w:val="008B03A4"/>
    <w:rsid w:val="008B17AD"/>
    <w:rsid w:val="008B4C32"/>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26F19"/>
    <w:rsid w:val="00927BF3"/>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1AEC"/>
    <w:rsid w:val="00996BA1"/>
    <w:rsid w:val="009A1055"/>
    <w:rsid w:val="009A2189"/>
    <w:rsid w:val="009A43B1"/>
    <w:rsid w:val="009A709C"/>
    <w:rsid w:val="009B40CF"/>
    <w:rsid w:val="009B42C9"/>
    <w:rsid w:val="009B68B1"/>
    <w:rsid w:val="009B7C42"/>
    <w:rsid w:val="009C17FA"/>
    <w:rsid w:val="009C236C"/>
    <w:rsid w:val="009C4E31"/>
    <w:rsid w:val="009C5CF9"/>
    <w:rsid w:val="009C6A6D"/>
    <w:rsid w:val="009C7FDE"/>
    <w:rsid w:val="009D150A"/>
    <w:rsid w:val="009D1D16"/>
    <w:rsid w:val="009D27E8"/>
    <w:rsid w:val="009D3C33"/>
    <w:rsid w:val="009D5D54"/>
    <w:rsid w:val="009D63D9"/>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03"/>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1A06"/>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DF1"/>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4063"/>
    <w:rsid w:val="00B1623D"/>
    <w:rsid w:val="00B162E2"/>
    <w:rsid w:val="00B17881"/>
    <w:rsid w:val="00B208CB"/>
    <w:rsid w:val="00B2275D"/>
    <w:rsid w:val="00B227CE"/>
    <w:rsid w:val="00B23B73"/>
    <w:rsid w:val="00B244D1"/>
    <w:rsid w:val="00B255B4"/>
    <w:rsid w:val="00B25701"/>
    <w:rsid w:val="00B27A28"/>
    <w:rsid w:val="00B30267"/>
    <w:rsid w:val="00B31CFB"/>
    <w:rsid w:val="00B322AC"/>
    <w:rsid w:val="00B342B9"/>
    <w:rsid w:val="00B35184"/>
    <w:rsid w:val="00B3612C"/>
    <w:rsid w:val="00B366F6"/>
    <w:rsid w:val="00B36BCB"/>
    <w:rsid w:val="00B376B8"/>
    <w:rsid w:val="00B417F1"/>
    <w:rsid w:val="00B41D8C"/>
    <w:rsid w:val="00B438F1"/>
    <w:rsid w:val="00B464EA"/>
    <w:rsid w:val="00B5217F"/>
    <w:rsid w:val="00B52656"/>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7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48D"/>
    <w:rsid w:val="00BC15B1"/>
    <w:rsid w:val="00BC2744"/>
    <w:rsid w:val="00BC2A00"/>
    <w:rsid w:val="00BC3040"/>
    <w:rsid w:val="00BC7443"/>
    <w:rsid w:val="00BD24DD"/>
    <w:rsid w:val="00BD330D"/>
    <w:rsid w:val="00BD3427"/>
    <w:rsid w:val="00BD3A0D"/>
    <w:rsid w:val="00BD3C5C"/>
    <w:rsid w:val="00BD57CF"/>
    <w:rsid w:val="00BD601F"/>
    <w:rsid w:val="00BD6DCD"/>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37317"/>
    <w:rsid w:val="00C41D5E"/>
    <w:rsid w:val="00C41E81"/>
    <w:rsid w:val="00C45EFB"/>
    <w:rsid w:val="00C46DE5"/>
    <w:rsid w:val="00C470C5"/>
    <w:rsid w:val="00C51533"/>
    <w:rsid w:val="00C51A14"/>
    <w:rsid w:val="00C5244F"/>
    <w:rsid w:val="00C52E0D"/>
    <w:rsid w:val="00C5323A"/>
    <w:rsid w:val="00C551BB"/>
    <w:rsid w:val="00C56B9A"/>
    <w:rsid w:val="00C57918"/>
    <w:rsid w:val="00C61846"/>
    <w:rsid w:val="00C62625"/>
    <w:rsid w:val="00C62674"/>
    <w:rsid w:val="00C641E7"/>
    <w:rsid w:val="00C658D7"/>
    <w:rsid w:val="00C706CE"/>
    <w:rsid w:val="00C7240F"/>
    <w:rsid w:val="00C725C2"/>
    <w:rsid w:val="00C72AEB"/>
    <w:rsid w:val="00C72CF6"/>
    <w:rsid w:val="00C73A7A"/>
    <w:rsid w:val="00C73C22"/>
    <w:rsid w:val="00C74AE4"/>
    <w:rsid w:val="00C811D6"/>
    <w:rsid w:val="00C81244"/>
    <w:rsid w:val="00C81B32"/>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C7CDE"/>
    <w:rsid w:val="00CD0AFE"/>
    <w:rsid w:val="00CD215C"/>
    <w:rsid w:val="00CD3EFC"/>
    <w:rsid w:val="00CD4E2D"/>
    <w:rsid w:val="00CD738A"/>
    <w:rsid w:val="00CD7AD4"/>
    <w:rsid w:val="00CE0242"/>
    <w:rsid w:val="00CE222C"/>
    <w:rsid w:val="00CE2398"/>
    <w:rsid w:val="00CE244D"/>
    <w:rsid w:val="00CE26EE"/>
    <w:rsid w:val="00CE2C2B"/>
    <w:rsid w:val="00CE5D89"/>
    <w:rsid w:val="00CE694F"/>
    <w:rsid w:val="00CE7A15"/>
    <w:rsid w:val="00CE7D3A"/>
    <w:rsid w:val="00CE7E7F"/>
    <w:rsid w:val="00CF036F"/>
    <w:rsid w:val="00CF1677"/>
    <w:rsid w:val="00CF1755"/>
    <w:rsid w:val="00CF179C"/>
    <w:rsid w:val="00CF47C7"/>
    <w:rsid w:val="00CF4CF4"/>
    <w:rsid w:val="00CF544D"/>
    <w:rsid w:val="00CF63FA"/>
    <w:rsid w:val="00CF6AE3"/>
    <w:rsid w:val="00CF7613"/>
    <w:rsid w:val="00D014F6"/>
    <w:rsid w:val="00D11649"/>
    <w:rsid w:val="00D11EC0"/>
    <w:rsid w:val="00D12DC9"/>
    <w:rsid w:val="00D13851"/>
    <w:rsid w:val="00D13E2D"/>
    <w:rsid w:val="00D15E5C"/>
    <w:rsid w:val="00D17A21"/>
    <w:rsid w:val="00D21FEF"/>
    <w:rsid w:val="00D27079"/>
    <w:rsid w:val="00D274DD"/>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95D8E"/>
    <w:rsid w:val="00D97B53"/>
    <w:rsid w:val="00DA0451"/>
    <w:rsid w:val="00DA13E9"/>
    <w:rsid w:val="00DA39F7"/>
    <w:rsid w:val="00DA3D71"/>
    <w:rsid w:val="00DA3EAC"/>
    <w:rsid w:val="00DA58F7"/>
    <w:rsid w:val="00DA5F77"/>
    <w:rsid w:val="00DA614E"/>
    <w:rsid w:val="00DA7326"/>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0BE0"/>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145"/>
    <w:rsid w:val="00E313A3"/>
    <w:rsid w:val="00E32644"/>
    <w:rsid w:val="00E341FA"/>
    <w:rsid w:val="00E344D1"/>
    <w:rsid w:val="00E34A2D"/>
    <w:rsid w:val="00E3675C"/>
    <w:rsid w:val="00E36880"/>
    <w:rsid w:val="00E36FBD"/>
    <w:rsid w:val="00E36FE8"/>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01A"/>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690"/>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04E"/>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9FF"/>
    <w:rsid w:val="00F23E71"/>
    <w:rsid w:val="00F23E8C"/>
    <w:rsid w:val="00F245AE"/>
    <w:rsid w:val="00F27A7F"/>
    <w:rsid w:val="00F31359"/>
    <w:rsid w:val="00F3219A"/>
    <w:rsid w:val="00F333F3"/>
    <w:rsid w:val="00F34436"/>
    <w:rsid w:val="00F35591"/>
    <w:rsid w:val="00F35A65"/>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1F52"/>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227C"/>
    <w:rsid w:val="00FB33DF"/>
    <w:rsid w:val="00FB62CD"/>
    <w:rsid w:val="00FB763E"/>
    <w:rsid w:val="00FC35C2"/>
    <w:rsid w:val="00FC511F"/>
    <w:rsid w:val="00FC6B62"/>
    <w:rsid w:val="00FD1D72"/>
    <w:rsid w:val="00FD3832"/>
    <w:rsid w:val="00FD426F"/>
    <w:rsid w:val="00FD496D"/>
    <w:rsid w:val="00FD6775"/>
    <w:rsid w:val="00FD71E1"/>
    <w:rsid w:val="00FD7821"/>
    <w:rsid w:val="00FE028A"/>
    <w:rsid w:val="00FE07CF"/>
    <w:rsid w:val="00FE1A32"/>
    <w:rsid w:val="00FE2074"/>
    <w:rsid w:val="00FE5FBF"/>
    <w:rsid w:val="00FE6ADC"/>
    <w:rsid w:val="00FF0902"/>
    <w:rsid w:val="00FF2755"/>
    <w:rsid w:val="00FF2B2D"/>
    <w:rsid w:val="00FF3F6A"/>
    <w:rsid w:val="00FF4CED"/>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227C"/>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604729">
      <w:bodyDiv w:val="1"/>
      <w:marLeft w:val="0"/>
      <w:marRight w:val="0"/>
      <w:marTop w:val="0"/>
      <w:marBottom w:val="0"/>
      <w:divBdr>
        <w:top w:val="none" w:sz="0" w:space="0" w:color="auto"/>
        <w:left w:val="none" w:sz="0" w:space="0" w:color="auto"/>
        <w:bottom w:val="none" w:sz="0" w:space="0" w:color="auto"/>
        <w:right w:val="none" w:sz="0" w:space="0" w:color="auto"/>
      </w:divBdr>
      <w:divsChild>
        <w:div w:id="1810439831">
          <w:marLeft w:val="0"/>
          <w:marRight w:val="0"/>
          <w:marTop w:val="0"/>
          <w:marBottom w:val="0"/>
          <w:divBdr>
            <w:top w:val="none" w:sz="0" w:space="0" w:color="auto"/>
            <w:left w:val="none" w:sz="0" w:space="0" w:color="auto"/>
            <w:bottom w:val="none" w:sz="0" w:space="0" w:color="auto"/>
            <w:right w:val="none" w:sz="0" w:space="0" w:color="auto"/>
          </w:divBdr>
          <w:divsChild>
            <w:div w:id="1292326380">
              <w:marLeft w:val="0"/>
              <w:marRight w:val="0"/>
              <w:marTop w:val="0"/>
              <w:marBottom w:val="0"/>
              <w:divBdr>
                <w:top w:val="none" w:sz="0" w:space="0" w:color="auto"/>
                <w:left w:val="none" w:sz="0" w:space="0" w:color="auto"/>
                <w:bottom w:val="none" w:sz="0" w:space="0" w:color="auto"/>
                <w:right w:val="none" w:sz="0" w:space="0" w:color="auto"/>
              </w:divBdr>
              <w:divsChild>
                <w:div w:id="842167159">
                  <w:marLeft w:val="0"/>
                  <w:marRight w:val="0"/>
                  <w:marTop w:val="0"/>
                  <w:marBottom w:val="0"/>
                  <w:divBdr>
                    <w:top w:val="none" w:sz="0" w:space="0" w:color="auto"/>
                    <w:left w:val="none" w:sz="0" w:space="0" w:color="auto"/>
                    <w:bottom w:val="none" w:sz="0" w:space="0" w:color="auto"/>
                    <w:right w:val="none" w:sz="0" w:space="0" w:color="auto"/>
                  </w:divBdr>
                  <w:divsChild>
                    <w:div w:id="925458370">
                      <w:marLeft w:val="0"/>
                      <w:marRight w:val="0"/>
                      <w:marTop w:val="0"/>
                      <w:marBottom w:val="0"/>
                      <w:divBdr>
                        <w:top w:val="none" w:sz="0" w:space="0" w:color="auto"/>
                        <w:left w:val="none" w:sz="0" w:space="0" w:color="auto"/>
                        <w:bottom w:val="none" w:sz="0" w:space="0" w:color="auto"/>
                        <w:right w:val="none" w:sz="0" w:space="0" w:color="auto"/>
                      </w:divBdr>
                      <w:divsChild>
                        <w:div w:id="133649270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578439991">
          <w:marLeft w:val="0"/>
          <w:marRight w:val="0"/>
          <w:marTop w:val="180"/>
          <w:marBottom w:val="0"/>
          <w:divBdr>
            <w:top w:val="none" w:sz="0" w:space="0" w:color="auto"/>
            <w:left w:val="none" w:sz="0" w:space="0" w:color="auto"/>
            <w:bottom w:val="none" w:sz="0" w:space="0" w:color="auto"/>
            <w:right w:val="none" w:sz="0" w:space="0" w:color="auto"/>
          </w:divBdr>
        </w:div>
      </w:divsChild>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504575">
      <w:bodyDiv w:val="1"/>
      <w:marLeft w:val="0"/>
      <w:marRight w:val="0"/>
      <w:marTop w:val="0"/>
      <w:marBottom w:val="0"/>
      <w:divBdr>
        <w:top w:val="none" w:sz="0" w:space="0" w:color="auto"/>
        <w:left w:val="none" w:sz="0" w:space="0" w:color="auto"/>
        <w:bottom w:val="none" w:sz="0" w:space="0" w:color="auto"/>
        <w:right w:val="none" w:sz="0" w:space="0" w:color="auto"/>
      </w:divBdr>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894849140">
      <w:bodyDiv w:val="1"/>
      <w:marLeft w:val="0"/>
      <w:marRight w:val="0"/>
      <w:marTop w:val="0"/>
      <w:marBottom w:val="0"/>
      <w:divBdr>
        <w:top w:val="none" w:sz="0" w:space="0" w:color="auto"/>
        <w:left w:val="none" w:sz="0" w:space="0" w:color="auto"/>
        <w:bottom w:val="none" w:sz="0" w:space="0" w:color="auto"/>
        <w:right w:val="none" w:sz="0" w:space="0" w:color="auto"/>
      </w:divBdr>
    </w:div>
    <w:div w:id="1908108744">
      <w:bodyDiv w:val="1"/>
      <w:marLeft w:val="0"/>
      <w:marRight w:val="0"/>
      <w:marTop w:val="0"/>
      <w:marBottom w:val="0"/>
      <w:divBdr>
        <w:top w:val="none" w:sz="0" w:space="0" w:color="auto"/>
        <w:left w:val="none" w:sz="0" w:space="0" w:color="auto"/>
        <w:bottom w:val="none" w:sz="0" w:space="0" w:color="auto"/>
        <w:right w:val="none" w:sz="0" w:space="0" w:color="auto"/>
      </w:divBdr>
      <w:divsChild>
        <w:div w:id="1509563443">
          <w:marLeft w:val="0"/>
          <w:marRight w:val="12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header" Target="header26.xml"/><Relationship Id="rId50" Type="http://schemas.openxmlformats.org/officeDocument/2006/relationships/footer" Target="footer16.xml"/><Relationship Id="rId55" Type="http://schemas.openxmlformats.org/officeDocument/2006/relationships/header" Target="header3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footer" Target="footer15.xml"/><Relationship Id="rId56" Type="http://schemas.openxmlformats.org/officeDocument/2006/relationships/footer" Target="footer18.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90</Words>
  <Characters>3366</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0-16T18:17:00Z</dcterms:created>
  <dcterms:modified xsi:type="dcterms:W3CDTF">2023-10-16T18:17:00Z</dcterms:modified>
</cp:coreProperties>
</file>